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drawings/drawing1.xml" ContentType="application/vnd.openxmlformats-officedocument.drawingml.chartshapes+xml"/>
  <Override PartName="/word/theme/theme1.xml" ContentType="application/vnd.openxmlformats-officedocument.theme+xml"/>
  <Default Extension="xlsx" ContentType="application/vnd.openxmlformats-officedocument.spreadsheetml.sheet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F6344" w:rsidRDefault="004F6344" w:rsidP="004F6344">
      <w:pPr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521687">
        <w:rPr>
          <w:rFonts w:ascii="Times New Roman" w:hAnsi="Times New Roman" w:cs="Times New Roman"/>
          <w:b/>
          <w:sz w:val="28"/>
          <w:szCs w:val="28"/>
        </w:rPr>
        <w:t>DINAMIKA LAKTATA I GLUKOZE PRI IZVOĐENJU SPECIFIČNOG JUDO TESTA</w:t>
      </w:r>
    </w:p>
    <w:p w:rsidR="004F6344" w:rsidRDefault="004F6344" w:rsidP="004F634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4F6344" w:rsidRDefault="004F6344" w:rsidP="004F634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4F6344" w:rsidRPr="00BA3731" w:rsidRDefault="004F6344" w:rsidP="004F634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Goran Kuvačić, Saša Krstulović Alen Miletić</w:t>
      </w:r>
    </w:p>
    <w:p w:rsidR="004F6344" w:rsidRDefault="004F6344" w:rsidP="004F6344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4F6344" w:rsidRDefault="004F6344" w:rsidP="004F6344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Kontakt osoba:</w:t>
      </w:r>
    </w:p>
    <w:p w:rsidR="004F6344" w:rsidRDefault="004F6344" w:rsidP="004F6344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proofErr w:type="spellStart"/>
      <w:r>
        <w:rPr>
          <w:rFonts w:ascii="Times New Roman" w:hAnsi="Times New Roman" w:cs="Times New Roman"/>
          <w:b/>
          <w:sz w:val="28"/>
          <w:szCs w:val="28"/>
        </w:rPr>
        <w:t>Prof</w:t>
      </w:r>
      <w:proofErr w:type="spellEnd"/>
      <w:r>
        <w:rPr>
          <w:rFonts w:ascii="Times New Roman" w:hAnsi="Times New Roman" w:cs="Times New Roman"/>
          <w:b/>
          <w:sz w:val="28"/>
          <w:szCs w:val="28"/>
        </w:rPr>
        <w:t xml:space="preserve">. </w:t>
      </w:r>
      <w:proofErr w:type="spellStart"/>
      <w:r>
        <w:rPr>
          <w:rFonts w:ascii="Times New Roman" w:hAnsi="Times New Roman" w:cs="Times New Roman"/>
          <w:b/>
          <w:sz w:val="28"/>
          <w:szCs w:val="28"/>
        </w:rPr>
        <w:t>dr</w:t>
      </w:r>
      <w:proofErr w:type="spellEnd"/>
      <w:r>
        <w:rPr>
          <w:rFonts w:ascii="Times New Roman" w:hAnsi="Times New Roman" w:cs="Times New Roman"/>
          <w:b/>
          <w:sz w:val="28"/>
          <w:szCs w:val="28"/>
        </w:rPr>
        <w:t xml:space="preserve">. </w:t>
      </w:r>
      <w:proofErr w:type="spellStart"/>
      <w:r>
        <w:rPr>
          <w:rFonts w:ascii="Times New Roman" w:hAnsi="Times New Roman" w:cs="Times New Roman"/>
          <w:b/>
          <w:sz w:val="28"/>
          <w:szCs w:val="28"/>
        </w:rPr>
        <w:t>sc</w:t>
      </w:r>
      <w:proofErr w:type="spellEnd"/>
      <w:r>
        <w:rPr>
          <w:rFonts w:ascii="Times New Roman" w:hAnsi="Times New Roman" w:cs="Times New Roman"/>
          <w:b/>
          <w:sz w:val="28"/>
          <w:szCs w:val="28"/>
        </w:rPr>
        <w:t>. Saša Krstulović</w:t>
      </w:r>
    </w:p>
    <w:p w:rsidR="004F6344" w:rsidRDefault="004F6344" w:rsidP="004F6344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Kineziološki fakultet Sveučilišta u Splitu</w:t>
      </w:r>
    </w:p>
    <w:p w:rsidR="004F6344" w:rsidRDefault="004F6344" w:rsidP="004F6344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Teslina 6, 21000 Split</w:t>
      </w:r>
    </w:p>
    <w:p w:rsidR="004F6344" w:rsidRPr="004F6344" w:rsidRDefault="004F6344" w:rsidP="004F634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b/>
          <w:sz w:val="28"/>
          <w:szCs w:val="28"/>
        </w:rPr>
        <w:t>sasa@</w:t>
      </w:r>
      <w:proofErr w:type="spellStart"/>
      <w:r>
        <w:rPr>
          <w:rFonts w:ascii="Times New Roman" w:hAnsi="Times New Roman" w:cs="Times New Roman"/>
          <w:b/>
          <w:sz w:val="28"/>
          <w:szCs w:val="28"/>
        </w:rPr>
        <w:t>kifst.hr</w:t>
      </w:r>
      <w:proofErr w:type="spellEnd"/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:rsidR="00D21B6C" w:rsidRDefault="00D21B6C" w:rsidP="00D21B6C">
      <w:pPr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521687">
        <w:rPr>
          <w:rFonts w:ascii="Times New Roman" w:hAnsi="Times New Roman" w:cs="Times New Roman"/>
          <w:b/>
          <w:sz w:val="28"/>
          <w:szCs w:val="28"/>
        </w:rPr>
        <w:lastRenderedPageBreak/>
        <w:t>DINAMIKA LAKTATA I GLUKOZE PRI IZVOĐENJU SPECIFIČNOG JUDO TESTA</w:t>
      </w:r>
    </w:p>
    <w:p w:rsidR="00D21B6C" w:rsidRPr="00BA3731" w:rsidRDefault="00D21B6C" w:rsidP="00D21B6C">
      <w:pPr>
        <w:spacing w:after="0" w:line="36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Goran Kuvačić</w:t>
      </w:r>
      <w:r w:rsidR="00761CC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, Saša Krstulović</w:t>
      </w:r>
      <w:r w:rsidR="00761CC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A3731">
        <w:rPr>
          <w:rFonts w:ascii="Times New Roman" w:hAnsi="Times New Roman" w:cs="Times New Roman"/>
          <w:sz w:val="24"/>
          <w:szCs w:val="24"/>
        </w:rPr>
        <w:t xml:space="preserve"> Alen Miletić</w:t>
      </w:r>
      <w:r w:rsidR="00BA3731">
        <w:rPr>
          <w:rFonts w:ascii="Times New Roman" w:hAnsi="Times New Roman" w:cs="Times New Roman"/>
          <w:sz w:val="24"/>
          <w:szCs w:val="24"/>
          <w:vertAlign w:val="superscript"/>
        </w:rPr>
        <w:t>2</w:t>
      </w:r>
    </w:p>
    <w:p w:rsidR="00D21B6C" w:rsidRPr="00761CC7" w:rsidRDefault="00761CC7" w:rsidP="00D21B6C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761CC7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761CC7">
        <w:rPr>
          <w:rFonts w:ascii="Times New Roman" w:hAnsi="Times New Roman" w:cs="Times New Roman"/>
          <w:sz w:val="20"/>
          <w:szCs w:val="20"/>
        </w:rPr>
        <w:t>Judo klub „Student“ Split</w:t>
      </w:r>
    </w:p>
    <w:p w:rsidR="00761CC7" w:rsidRPr="00761CC7" w:rsidRDefault="00761CC7" w:rsidP="00D21B6C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761CC7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761CC7">
        <w:rPr>
          <w:rFonts w:ascii="Times New Roman" w:hAnsi="Times New Roman" w:cs="Times New Roman"/>
          <w:sz w:val="20"/>
          <w:szCs w:val="20"/>
        </w:rPr>
        <w:t>Kineziološki fakultet Sveučilišta u Splitu</w:t>
      </w:r>
    </w:p>
    <w:p w:rsidR="00761CC7" w:rsidRDefault="00761CC7" w:rsidP="00D21B6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D21B6C" w:rsidRPr="00D21B6C" w:rsidRDefault="00D21B6C" w:rsidP="00D21B6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>UVOD I CILJ</w:t>
      </w: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8"/>
          <w:szCs w:val="28"/>
        </w:rPr>
        <w:tab/>
      </w:r>
      <w:r w:rsidRPr="00D21B6C">
        <w:rPr>
          <w:rFonts w:ascii="Times New Roman" w:hAnsi="Times New Roman" w:cs="Times New Roman"/>
          <w:sz w:val="24"/>
          <w:szCs w:val="24"/>
        </w:rPr>
        <w:t xml:space="preserve">Judo je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polistrukturalni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aciklički sport, čije </w:t>
      </w:r>
      <w:r w:rsidR="00BC7F2A">
        <w:rPr>
          <w:rFonts w:ascii="Times New Roman" w:hAnsi="Times New Roman" w:cs="Times New Roman"/>
          <w:sz w:val="24"/>
          <w:szCs w:val="24"/>
        </w:rPr>
        <w:t>je karakteristike</w:t>
      </w:r>
      <w:r w:rsidRPr="00D21B6C">
        <w:rPr>
          <w:rFonts w:ascii="Times New Roman" w:hAnsi="Times New Roman" w:cs="Times New Roman"/>
          <w:sz w:val="24"/>
          <w:szCs w:val="24"/>
        </w:rPr>
        <w:t xml:space="preserve"> </w:t>
      </w:r>
      <w:r w:rsidR="00BC7F2A">
        <w:rPr>
          <w:rFonts w:ascii="Times New Roman" w:hAnsi="Times New Roman" w:cs="Times New Roman"/>
          <w:sz w:val="24"/>
          <w:szCs w:val="24"/>
        </w:rPr>
        <w:t xml:space="preserve">teško </w:t>
      </w:r>
      <w:r w:rsidRPr="00D21B6C">
        <w:rPr>
          <w:rFonts w:ascii="Times New Roman" w:hAnsi="Times New Roman" w:cs="Times New Roman"/>
          <w:sz w:val="24"/>
          <w:szCs w:val="24"/>
        </w:rPr>
        <w:t xml:space="preserve">objasniti, ponajprije stoga što ga determiniraju različiti tehnički, taktički i fiziološki parametri 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/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tanico&lt;/Author&gt;&lt;Year&gt;2012&lt;/Year&gt;&lt;RecNum&gt;24&lt;/RecNum&gt;&lt;DisplayText&gt;(Detanico, Dal Pupo et al. 2012)&lt;/DisplayText&gt;&lt;record&gt;&lt;rec-number&gt;24&lt;/rec-number&gt;&lt;foreign-keys&gt;&lt;key app="EN" db-id="sedrat0vlt9905ea2t75ezwef5ftzav90adp"&gt;24&lt;/key&gt;&lt;/foreign-keys&gt;&lt;ref-type name="Journal Article"&gt;17&lt;/ref-type&gt;&lt;contributors&gt;&lt;authors&gt;&lt;author&gt;Detanico, D.&lt;/author&gt;&lt;author&gt;Dal Pupo, J.&lt;/author&gt;&lt;author&gt;Franchini, E.&lt;/author&gt;&lt;author&gt;dos Santos, S. G.&lt;/author&gt;&lt;/authors&gt;&lt;/contributors&gt;&lt;titles&gt;&lt;title&gt;Relationship of aerobic and neuromuscular indexes with specific actions in judo&lt;/title&gt;&lt;secondary-title&gt;Science &amp;amp; Sports&lt;/secondary-title&gt;&lt;/titles&gt;&lt;periodical&gt;&lt;full-title&gt;Science &amp;amp; Sports&lt;/full-title&gt;&lt;/periodical&gt;&lt;pages&gt;16-22&lt;/pages&gt;&lt;volume&gt;27&lt;/volume&gt;&lt;number&gt;1&lt;/number&gt;&lt;dates&gt;&lt;year&gt;2012&lt;/year&gt;&lt;pub-dates&gt;&lt;date&gt;Feb&lt;/date&gt;&lt;/pub-dates&gt;&lt;/dates&gt;&lt;isbn&gt;0765-1597&lt;/isbn&gt;&lt;accession-num&gt;WOS:000301400200003&lt;/accession-num&gt;&lt;urls&gt;&lt;related-urls&gt;&lt;url&gt;&amp;lt;Go to ISI&amp;gt;://WOS:000301400200003&lt;/url&gt;&lt;/related-urls&gt;&lt;/urls&gt;&lt;electronic-resource-num&gt;10.1016/j.scispo.2011.01.010&lt;/electronic-resource-num&gt;&lt;/record&gt;&lt;/Cite&gt;&lt;/EndNote&gt;</w:instrTex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separate"/>
      </w:r>
      <w:r w:rsidRPr="00D21B6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Detanico, 2012 #24" w:history="1">
        <w:r w:rsidRPr="00D21B6C">
          <w:rPr>
            <w:rFonts w:ascii="Times New Roman" w:hAnsi="Times New Roman" w:cs="Times New Roman"/>
            <w:noProof/>
            <w:sz w:val="24"/>
            <w:szCs w:val="24"/>
          </w:rPr>
          <w:t>Detanico</w:t>
        </w:r>
        <w:r w:rsidR="00372DBA">
          <w:rPr>
            <w:rFonts w:ascii="Times New Roman" w:hAnsi="Times New Roman" w:cs="Times New Roman"/>
            <w:noProof/>
            <w:sz w:val="24"/>
            <w:szCs w:val="24"/>
          </w:rPr>
          <w:t xml:space="preserve"> i sur. 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>2012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Pr="00D21B6C">
        <w:rPr>
          <w:rFonts w:ascii="Times New Roman" w:hAnsi="Times New Roman" w:cs="Times New Roman"/>
          <w:sz w:val="24"/>
          <w:szCs w:val="24"/>
        </w:rPr>
        <w:t xml:space="preserve">. Judo borba može trajati i preko 5 minuta (5 minuta regularne borbe + neograničeno vrijeme za zlatni bod). Grupa autora 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/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rnandez-Garcia&lt;/Author&gt;&lt;Year&gt;2009&lt;/Year&gt;&lt;RecNum&gt;12&lt;/RecNum&gt;&lt;DisplayText&gt;(Hernandez-Garcia, Torres-Luque et al. 2009)&lt;/DisplayText&gt;&lt;record&gt;&lt;rec-number&gt;12&lt;/rec-number&gt;&lt;foreign-keys&gt;&lt;key app="EN" db-id="sedrat0vlt9905ea2t75ezwef5ftzav90adp"&gt;12&lt;/key&gt;&lt;/foreign-keys&gt;&lt;ref-type name="Journal Article"&gt;17&lt;/ref-type&gt;&lt;contributors&gt;&lt;authors&gt;&lt;author&gt;Hernandez-Garcia, R.&lt;/author&gt;&lt;author&gt;Torres-Luque, G.&lt;/author&gt;&lt;author&gt;Villaverde-Gutierrez, C.&lt;/author&gt;&lt;/authors&gt;&lt;/contributors&gt;&lt;auth-address&gt;[Torres-Luque, Gema] Univ Jaen, Fac Educ, Jaen 23071, Spain. [Villaverde-Gutierrez, Carmen] Univ Granada, Sch Hlth Sci, E-18071 Granada, Spain.&amp;#xD;Torres-Luque, G (reprint author), Univ Jaen, Fac Educ, Campus Las Lagunillas,Edificio D2, Jaen 23071, Spain.&amp;#xD;raquel_h_garcia@hotmail.com; gtluque@ujaen.es; carmenvg@ugr.es&lt;/auth-address&gt;&lt;titles&gt;&lt;title&gt;Physiological requirements of judo combat&lt;/title&gt;&lt;secondary-title&gt;International Sportmed Journal&lt;/secondary-title&gt;&lt;/titles&gt;&lt;periodical&gt;&lt;full-title&gt;International Sportmed Journal&lt;/full-title&gt;&lt;/periodical&gt;&lt;pages&gt;145-151&lt;/pages&gt;&lt;volume&gt;10&lt;/volume&gt;&lt;number&gt;3&lt;/number&gt;&lt;keywords&gt;&lt;keyword&gt;judo&lt;/keyword&gt;&lt;keyword&gt;heart rate&lt;/keyword&gt;&lt;keyword&gt;lactate&lt;/keyword&gt;&lt;keyword&gt;combat structure&lt;/keyword&gt;&lt;keyword&gt;physiology&lt;/keyword&gt;&lt;keyword&gt;perceived exertion&lt;/keyword&gt;&lt;keyword&gt;heart-rate&lt;/keyword&gt;&lt;keyword&gt;recovery&lt;/keyword&gt;&lt;keyword&gt;performance&lt;/keyword&gt;&lt;keyword&gt;competition&lt;/keyword&gt;&lt;keyword&gt;match&lt;/keyword&gt;&lt;keyword&gt;team&lt;/keyword&gt;&lt;/keywords&gt;&lt;dates&gt;&lt;year&gt;2009&lt;/year&gt;&lt;/dates&gt;&lt;isbn&gt;1528-3356&lt;/isbn&gt;&lt;accession-num&gt;WOS:000271544300004&lt;/accession-num&gt;&lt;work-type&gt;Review&lt;/work-type&gt;&lt;urls&gt;&lt;related-urls&gt;&lt;url&gt;&amp;lt;Go to ISI&amp;gt;://WOS:000271544300004&lt;/url&gt;&lt;/related-urls&gt;&lt;/urls&gt;&lt;language&gt;English&lt;/language&gt;&lt;/record&gt;&lt;/Cite&gt;&lt;/EndNote&gt;</w:instrTex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separate"/>
      </w:r>
      <w:r w:rsidRPr="00D21B6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Hernandez-Garcia, 2009 #12" w:history="1">
        <w:r w:rsidR="00F97B96">
          <w:rPr>
            <w:rFonts w:ascii="Times New Roman" w:hAnsi="Times New Roman" w:cs="Times New Roman"/>
            <w:noProof/>
            <w:sz w:val="24"/>
            <w:szCs w:val="24"/>
          </w:rPr>
          <w:t>Hernandez-Garcia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 xml:space="preserve"> </w:t>
        </w:r>
        <w:r w:rsidR="00372DBA">
          <w:rPr>
            <w:rFonts w:ascii="Times New Roman" w:hAnsi="Times New Roman" w:cs="Times New Roman"/>
            <w:noProof/>
            <w:sz w:val="24"/>
            <w:szCs w:val="24"/>
          </w:rPr>
          <w:t>i sur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>. 2009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Pr="00D21B6C">
        <w:rPr>
          <w:rFonts w:ascii="Times New Roman" w:hAnsi="Times New Roman" w:cs="Times New Roman"/>
          <w:sz w:val="24"/>
          <w:szCs w:val="24"/>
        </w:rPr>
        <w:t xml:space="preserve">, analizirala je vremenske parametre judo borbe s novim pravilima i usporedila ih s prijašnjim načinom borbe. Dolazi se do zaključka, da današnja judo borba ima sve manje pauze odmora, a sve veće vremenske sekvence rada (borbe). Nekoliko studija 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pdGNoLURvbWluZ3VlejwvQXV0aG9yPjxZZWFyPjIw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</w:fldData>
        </w:fldChar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5pdGNoLURvbWluZ3VlejwvQXV0aG9yPjxZZWFyPjIw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</w:fldData>
        </w:fldChar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00EB2" w:rsidRPr="00D21B6C">
        <w:rPr>
          <w:rFonts w:ascii="Times New Roman" w:hAnsi="Times New Roman" w:cs="Times New Roman"/>
          <w:sz w:val="24"/>
          <w:szCs w:val="24"/>
        </w:rPr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="00B00EB2" w:rsidRPr="00D21B6C">
        <w:rPr>
          <w:rFonts w:ascii="Times New Roman" w:hAnsi="Times New Roman" w:cs="Times New Roman"/>
          <w:sz w:val="24"/>
          <w:szCs w:val="24"/>
        </w:rPr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separate"/>
      </w:r>
      <w:r w:rsidR="00372DBA" w:rsidRPr="00D21B6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Hernandez-Garcia, 2009 #12" w:history="1">
        <w:r w:rsidR="00372DBA">
          <w:rPr>
            <w:rFonts w:ascii="Times New Roman" w:hAnsi="Times New Roman" w:cs="Times New Roman"/>
            <w:noProof/>
            <w:sz w:val="24"/>
            <w:szCs w:val="24"/>
          </w:rPr>
          <w:t>Hernandez-Garcia</w:t>
        </w:r>
        <w:r w:rsidR="00372DBA" w:rsidRPr="00D21B6C">
          <w:rPr>
            <w:rFonts w:ascii="Times New Roman" w:hAnsi="Times New Roman" w:cs="Times New Roman"/>
            <w:noProof/>
            <w:sz w:val="24"/>
            <w:szCs w:val="24"/>
          </w:rPr>
          <w:t xml:space="preserve"> </w:t>
        </w:r>
        <w:r w:rsidR="00372DBA">
          <w:rPr>
            <w:rFonts w:ascii="Times New Roman" w:hAnsi="Times New Roman" w:cs="Times New Roman"/>
            <w:noProof/>
            <w:sz w:val="24"/>
            <w:szCs w:val="24"/>
          </w:rPr>
          <w:t>i sur.</w:t>
        </w:r>
        <w:r w:rsidR="00372DBA" w:rsidRPr="00D21B6C">
          <w:rPr>
            <w:rFonts w:ascii="Times New Roman" w:hAnsi="Times New Roman" w:cs="Times New Roman"/>
            <w:noProof/>
            <w:sz w:val="24"/>
            <w:szCs w:val="24"/>
          </w:rPr>
          <w:t xml:space="preserve"> 2009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" w:tooltip="Bonitch-Dominguez, 2010 #26" w:history="1">
        <w:r w:rsidR="00372DBA">
          <w:rPr>
            <w:rFonts w:ascii="Times New Roman" w:hAnsi="Times New Roman" w:cs="Times New Roman"/>
            <w:noProof/>
            <w:sz w:val="24"/>
            <w:szCs w:val="24"/>
          </w:rPr>
          <w:t>Bonitch-Dominguez i sur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>. 2010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Pr="00D21B6C">
        <w:rPr>
          <w:rFonts w:ascii="Times New Roman" w:hAnsi="Times New Roman" w:cs="Times New Roman"/>
          <w:sz w:val="24"/>
          <w:szCs w:val="24"/>
        </w:rPr>
        <w:t xml:space="preserve"> pokazuje da u simuliranim uvjetima borbe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i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mogu biti u rasponu od 8 do čak 14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/l. Sposobnost organizma da se oporavi nakon teškog anaerobnog rada, jako je važna u judu, pogotovo kada </w:t>
      </w:r>
      <w:r>
        <w:rPr>
          <w:rFonts w:ascii="Times New Roman" w:hAnsi="Times New Roman" w:cs="Times New Roman"/>
          <w:sz w:val="24"/>
          <w:szCs w:val="24"/>
        </w:rPr>
        <w:t>je poznato</w:t>
      </w:r>
      <w:r w:rsidRPr="00D21B6C">
        <w:rPr>
          <w:rFonts w:ascii="Times New Roman" w:hAnsi="Times New Roman" w:cs="Times New Roman"/>
          <w:sz w:val="24"/>
          <w:szCs w:val="24"/>
        </w:rPr>
        <w:t xml:space="preserve"> da borac na jednom turniru može imati i </w:t>
      </w:r>
      <w:r>
        <w:rPr>
          <w:rFonts w:ascii="Times New Roman" w:hAnsi="Times New Roman" w:cs="Times New Roman"/>
          <w:sz w:val="24"/>
          <w:szCs w:val="24"/>
        </w:rPr>
        <w:t>preko 6</w:t>
      </w:r>
      <w:r w:rsidRPr="00D21B6C">
        <w:rPr>
          <w:rFonts w:ascii="Times New Roman" w:hAnsi="Times New Roman" w:cs="Times New Roman"/>
          <w:sz w:val="24"/>
          <w:szCs w:val="24"/>
        </w:rPr>
        <w:t xml:space="preserve"> borbi. S druge strane, glukoza kao fiziološki parametar, također može biti pokazatelj pripremljenosti, te se u posljednje vrijeme mjerenja koristite u sportskoj dijagnostici </w:t>
      </w:r>
      <w:r w:rsidR="00372DBA">
        <w:rPr>
          <w:rFonts w:ascii="Times New Roman" w:hAnsi="Times New Roman" w:cs="Times New Roman"/>
          <w:sz w:val="24"/>
          <w:szCs w:val="24"/>
        </w:rPr>
        <w:t>(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8OjbyBDYXJsb3MgZGUgT2xpdmVpcmE8L0F1dGhvcj48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</w:fldData>
        </w:fldChar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8OjbyBDYXJsb3MgZGUgT2xpdmVpcmE8L0F1dGhvcj48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</w:fldData>
        </w:fldChar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00EB2" w:rsidRPr="00D21B6C">
        <w:rPr>
          <w:rFonts w:ascii="Times New Roman" w:hAnsi="Times New Roman" w:cs="Times New Roman"/>
          <w:sz w:val="24"/>
          <w:szCs w:val="24"/>
        </w:rPr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="00B00EB2" w:rsidRPr="00D21B6C">
        <w:rPr>
          <w:rFonts w:ascii="Times New Roman" w:hAnsi="Times New Roman" w:cs="Times New Roman"/>
          <w:sz w:val="24"/>
          <w:szCs w:val="24"/>
        </w:rPr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8" w:tooltip="Sotero, 2009 #13" w:history="1">
        <w:r w:rsidRPr="00D21B6C">
          <w:rPr>
            <w:rFonts w:ascii="Times New Roman" w:hAnsi="Times New Roman" w:cs="Times New Roman"/>
            <w:noProof/>
            <w:sz w:val="24"/>
            <w:szCs w:val="24"/>
          </w:rPr>
          <w:t xml:space="preserve">Sotero </w:t>
        </w:r>
        <w:r w:rsidR="00372DBA">
          <w:rPr>
            <w:rFonts w:ascii="Times New Roman" w:hAnsi="Times New Roman" w:cs="Times New Roman"/>
            <w:noProof/>
            <w:sz w:val="24"/>
            <w:szCs w:val="24"/>
          </w:rPr>
          <w:t>i sur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>. 2009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7" w:tooltip="Simoes, 2010 #14" w:history="1">
        <w:r w:rsidR="00372DBA">
          <w:rPr>
            <w:rFonts w:ascii="Times New Roman" w:hAnsi="Times New Roman" w:cs="Times New Roman"/>
            <w:noProof/>
            <w:sz w:val="24"/>
            <w:szCs w:val="24"/>
          </w:rPr>
          <w:t>Simoes i sur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>. 2010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Pr="00D21B6C">
        <w:rPr>
          <w:rFonts w:ascii="Times New Roman" w:hAnsi="Times New Roman" w:cs="Times New Roman"/>
          <w:sz w:val="24"/>
          <w:szCs w:val="24"/>
        </w:rPr>
        <w:t xml:space="preserve">. Potrošnja glukoze je dokazano niža u dobro treniranih osoba, stoga je hiperglikemija kod takvih osoba posljedica niže potrošnje, a ne veće proizvodnje glukoze 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dnYW48L0F1dGhvcj48WWVhcj4xOTkzPC9ZZWFyPjxS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</w:fldData>
        </w:fldChar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dnYW48L0F1dGhvcj48WWVhcj4xOTkzPC9ZZWFyPjxS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</w:fldData>
        </w:fldChar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00EB2" w:rsidRPr="00D21B6C">
        <w:rPr>
          <w:rFonts w:ascii="Times New Roman" w:hAnsi="Times New Roman" w:cs="Times New Roman"/>
          <w:sz w:val="24"/>
          <w:szCs w:val="24"/>
        </w:rPr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="00B00EB2" w:rsidRPr="00D21B6C">
        <w:rPr>
          <w:rFonts w:ascii="Times New Roman" w:hAnsi="Times New Roman" w:cs="Times New Roman"/>
          <w:sz w:val="24"/>
          <w:szCs w:val="24"/>
        </w:rPr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separate"/>
      </w:r>
      <w:r w:rsidRPr="00D21B6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Coggan, 1993 #36" w:history="1">
        <w:r w:rsidR="00372DBA">
          <w:rPr>
            <w:rFonts w:ascii="Times New Roman" w:hAnsi="Times New Roman" w:cs="Times New Roman"/>
            <w:noProof/>
            <w:sz w:val="24"/>
            <w:szCs w:val="24"/>
          </w:rPr>
          <w:t>Coggan i sur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>. 1993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Pr="00D21B6C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21B6C" w:rsidRPr="00D21B6C" w:rsidRDefault="00D21B6C" w:rsidP="00D21B6C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 xml:space="preserve">Mjerenje, odnosno uzorkovanje krvi za vrijeme natjecanja je </w:t>
      </w:r>
      <w:r w:rsidR="00B756EE">
        <w:rPr>
          <w:rFonts w:ascii="Times New Roman" w:hAnsi="Times New Roman" w:cs="Times New Roman"/>
          <w:sz w:val="24"/>
          <w:szCs w:val="24"/>
        </w:rPr>
        <w:t>praktički nemoguće provesti</w:t>
      </w:r>
      <w:r w:rsidRPr="00D21B6C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pa je</w:t>
      </w:r>
      <w:r w:rsidRPr="00D21B6C">
        <w:rPr>
          <w:rFonts w:ascii="Times New Roman" w:hAnsi="Times New Roman" w:cs="Times New Roman"/>
          <w:sz w:val="24"/>
          <w:szCs w:val="24"/>
        </w:rPr>
        <w:t xml:space="preserve">  konstruirano nekoliko testova koji analiziraju fiziološke i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neuromuskularne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zahtjeve u judo borbi, s ciljem da se identificiraju efikasne metode u poboljšanju fizičke </w:t>
      </w:r>
      <w:r>
        <w:rPr>
          <w:rFonts w:ascii="Times New Roman" w:hAnsi="Times New Roman" w:cs="Times New Roman"/>
          <w:sz w:val="24"/>
          <w:szCs w:val="24"/>
        </w:rPr>
        <w:t>pripremljenosti</w:t>
      </w:r>
      <w:r w:rsidRPr="00D21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judaš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. Za potrebe ovog istraživanja koristiti će se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Special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Judo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Fitness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Test (SJFT), pregledom literature, zasigurno najpoznatiji test sa širokom primjenom u svijetu. Cilj ovog istraživanja bio je utvrditi i opisati krivulje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i glukoze pri izvođenju specifičnog judo testa (SJFT).</w:t>
      </w:r>
    </w:p>
    <w:p w:rsid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:rsidR="00D21B6C" w:rsidRPr="00D21B6C" w:rsidRDefault="00D21B6C" w:rsidP="00B756E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>METODE RADA</w:t>
      </w: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ab/>
        <w:t xml:space="preserve">Uzorak ispitanika ovog istraživanja sačinjavalo je osam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judaš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, prosječne dobi od 20,3±1,6 godine, te trenažnog staža od 10,6±1,8 godina. Svi ispitanici su natjecatelji, nositelji </w:t>
      </w:r>
      <w:r w:rsidRPr="00D21B6C">
        <w:rPr>
          <w:rFonts w:ascii="Times New Roman" w:hAnsi="Times New Roman" w:cs="Times New Roman"/>
          <w:sz w:val="24"/>
          <w:szCs w:val="24"/>
        </w:rPr>
        <w:lastRenderedPageBreak/>
        <w:t xml:space="preserve">crnog pojasa, težinskih kategorija -73 kg, -81 kg i -90 kg, osvajači odličja na državnim prvenstvima. Prije samog mjerenja, svi </w:t>
      </w:r>
      <w:r>
        <w:rPr>
          <w:rFonts w:ascii="Times New Roman" w:hAnsi="Times New Roman" w:cs="Times New Roman"/>
          <w:sz w:val="24"/>
          <w:szCs w:val="24"/>
        </w:rPr>
        <w:t xml:space="preserve">ispitanici </w:t>
      </w:r>
      <w:r w:rsidRPr="00D21B6C">
        <w:rPr>
          <w:rFonts w:ascii="Times New Roman" w:hAnsi="Times New Roman" w:cs="Times New Roman"/>
          <w:sz w:val="24"/>
          <w:szCs w:val="24"/>
        </w:rPr>
        <w:t>su bili zdravi i bez ozljeda.</w:t>
      </w: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ab/>
        <w:t xml:space="preserve">Uzorak varijabli se sastojao od deset varijabli. Mjerenje, odnosno uzorkovanje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</w:t>
      </w:r>
      <w:r w:rsidR="00B756EE">
        <w:rPr>
          <w:rFonts w:ascii="Times New Roman" w:hAnsi="Times New Roman" w:cs="Times New Roman"/>
          <w:sz w:val="24"/>
          <w:szCs w:val="24"/>
        </w:rPr>
        <w:t>tata</w:t>
      </w:r>
      <w:proofErr w:type="spellEnd"/>
      <w:r w:rsidR="00B756EE">
        <w:rPr>
          <w:rFonts w:ascii="Times New Roman" w:hAnsi="Times New Roman" w:cs="Times New Roman"/>
          <w:sz w:val="24"/>
          <w:szCs w:val="24"/>
        </w:rPr>
        <w:t xml:space="preserve"> (L) i glukoze (G) iz krvi,</w:t>
      </w:r>
      <w:r w:rsidRPr="00D21B6C">
        <w:rPr>
          <w:rFonts w:ascii="Times New Roman" w:hAnsi="Times New Roman" w:cs="Times New Roman"/>
          <w:sz w:val="24"/>
          <w:szCs w:val="24"/>
        </w:rPr>
        <w:t xml:space="preserve"> te zabilježena srčana frekvencija (SF</w:t>
      </w:r>
      <w:r w:rsidR="00B756EE">
        <w:rPr>
          <w:rFonts w:ascii="Times New Roman" w:hAnsi="Times New Roman" w:cs="Times New Roman"/>
          <w:sz w:val="24"/>
          <w:szCs w:val="24"/>
        </w:rPr>
        <w:t>)</w:t>
      </w:r>
      <w:r w:rsidRPr="00D21B6C">
        <w:rPr>
          <w:rFonts w:ascii="Times New Roman" w:hAnsi="Times New Roman" w:cs="Times New Roman"/>
          <w:sz w:val="24"/>
          <w:szCs w:val="24"/>
        </w:rPr>
        <w:t xml:space="preserve"> u tri točke mjerenja. Na</w:t>
      </w:r>
      <w:r w:rsidR="00B756EE">
        <w:rPr>
          <w:rFonts w:ascii="Times New Roman" w:hAnsi="Times New Roman" w:cs="Times New Roman"/>
          <w:sz w:val="24"/>
          <w:szCs w:val="24"/>
        </w:rPr>
        <w:t xml:space="preserve">vedene varijable uzorkovane su </w:t>
      </w:r>
      <w:r w:rsidRPr="00D21B6C">
        <w:rPr>
          <w:rFonts w:ascii="Times New Roman" w:hAnsi="Times New Roman" w:cs="Times New Roman"/>
          <w:sz w:val="24"/>
          <w:szCs w:val="24"/>
        </w:rPr>
        <w:t xml:space="preserve">u mirovanju, </w:t>
      </w:r>
      <w:r w:rsidR="00B756EE">
        <w:rPr>
          <w:rFonts w:ascii="Times New Roman" w:hAnsi="Times New Roman" w:cs="Times New Roman"/>
          <w:sz w:val="24"/>
          <w:szCs w:val="24"/>
        </w:rPr>
        <w:t>neposredno</w:t>
      </w:r>
      <w:r w:rsidRPr="00D21B6C">
        <w:rPr>
          <w:rFonts w:ascii="Times New Roman" w:hAnsi="Times New Roman" w:cs="Times New Roman"/>
          <w:sz w:val="24"/>
          <w:szCs w:val="24"/>
        </w:rPr>
        <w:t xml:space="preserve"> nakon završetka testa i </w:t>
      </w:r>
      <w:r w:rsidR="00B756EE">
        <w:rPr>
          <w:rFonts w:ascii="Times New Roman" w:hAnsi="Times New Roman" w:cs="Times New Roman"/>
          <w:sz w:val="24"/>
          <w:szCs w:val="24"/>
        </w:rPr>
        <w:t>nakon pauze</w:t>
      </w:r>
      <w:r w:rsidRPr="00D21B6C">
        <w:rPr>
          <w:rFonts w:ascii="Times New Roman" w:hAnsi="Times New Roman" w:cs="Times New Roman"/>
          <w:sz w:val="24"/>
          <w:szCs w:val="24"/>
        </w:rPr>
        <w:t xml:space="preserve"> od 5 minuta.</w:t>
      </w:r>
    </w:p>
    <w:p w:rsidR="00FA6C14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ab/>
        <w:t>Ispitanici su pr</w:t>
      </w:r>
      <w:r w:rsidR="00B756EE">
        <w:rPr>
          <w:rFonts w:ascii="Times New Roman" w:hAnsi="Times New Roman" w:cs="Times New Roman"/>
          <w:sz w:val="24"/>
          <w:szCs w:val="24"/>
        </w:rPr>
        <w:t>ije mjerenja dobili naputke da,</w:t>
      </w:r>
      <w:r w:rsidRPr="00D21B6C">
        <w:rPr>
          <w:rFonts w:ascii="Times New Roman" w:hAnsi="Times New Roman" w:cs="Times New Roman"/>
          <w:sz w:val="24"/>
          <w:szCs w:val="24"/>
        </w:rPr>
        <w:t xml:space="preserve"> unutar 24 sata izbjegavaju teži fizički napor (trening), ne uzimaju supstance koje bi na bilo koji način mogli remetiti referentne vrijednosti uzorkovanih parametara (kofein, alkohol i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sl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.). Prije samog testa ispitanicima je očitana srčana frekvencija, uzorkovani su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i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, te glukoza. Isto je napravljeno odmah nakon izvedenog testa, te nakon odmora od 5 minuta (statičke prirode - sjedenje). Za očitavanje srčane frekvencije korišten je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Suunto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uređaj.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i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su mjereni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Accutrend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ctate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aparatom. Aparatom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Accu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-Chek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Perform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izmjerena je razina glukoze u krvi. </w:t>
      </w: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>Opis testa (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Special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Judo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Fitness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Test): </w:t>
      </w: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ab/>
        <w:t xml:space="preserve">Dva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judaš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, slične tjelesne mase izvođača testa (približno iste kategorije), nalaze se na šest metara udaljenosti jedan od drugog, dok sam izvođač testa stoji u sredini. Test je podijeljen na tri intervala od 15 (A), 30 (B) i 30 (C) sekundi, s 10 sekundi odmora između svakog od njih. Tijekom svakog intervala rada, izvođač mora što je moguće više puta baciti nasuprotne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judaše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ručnom tehnikom </w:t>
      </w:r>
      <w:proofErr w:type="spellStart"/>
      <w:r w:rsidRPr="00D21B6C">
        <w:rPr>
          <w:rFonts w:ascii="Times New Roman" w:hAnsi="Times New Roman" w:cs="Times New Roman"/>
          <w:i/>
          <w:sz w:val="24"/>
          <w:szCs w:val="24"/>
        </w:rPr>
        <w:t>ippon</w:t>
      </w:r>
      <w:proofErr w:type="spellEnd"/>
      <w:r w:rsidRPr="00D21B6C">
        <w:rPr>
          <w:rFonts w:ascii="Times New Roman" w:hAnsi="Times New Roman" w:cs="Times New Roman"/>
          <w:i/>
          <w:sz w:val="24"/>
          <w:szCs w:val="24"/>
        </w:rPr>
        <w:t>-seoi-nage</w:t>
      </w:r>
      <w:r w:rsidRPr="00D21B6C">
        <w:rPr>
          <w:rFonts w:ascii="Times New Roman" w:hAnsi="Times New Roman" w:cs="Times New Roman"/>
          <w:sz w:val="24"/>
          <w:szCs w:val="24"/>
        </w:rPr>
        <w:t xml:space="preserve">, i to naizmjenično. </w:t>
      </w:r>
      <w:r w:rsidR="00FA6C14">
        <w:rPr>
          <w:rFonts w:ascii="Times New Roman" w:hAnsi="Times New Roman" w:cs="Times New Roman"/>
          <w:sz w:val="24"/>
          <w:szCs w:val="24"/>
        </w:rPr>
        <w:t xml:space="preserve"> </w:t>
      </w:r>
      <w:r w:rsidRPr="00D21B6C">
        <w:rPr>
          <w:rFonts w:ascii="Times New Roman" w:hAnsi="Times New Roman" w:cs="Times New Roman"/>
          <w:sz w:val="24"/>
          <w:szCs w:val="24"/>
        </w:rPr>
        <w:t>Cijeli test trajao je jednu minutu i 35 sekundi. Svi ispitanici nosili pripadajuću opremu za izvođenje testa (kimono i pojas).</w:t>
      </w:r>
      <w:r w:rsidRPr="00D21B6C">
        <w:rPr>
          <w:rFonts w:ascii="Times New Roman" w:hAnsi="Times New Roman" w:cs="Times New Roman"/>
          <w:sz w:val="24"/>
          <w:szCs w:val="24"/>
        </w:rPr>
        <w:tab/>
        <w:t xml:space="preserve"> </w:t>
      </w: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>Metode obrade podataka uključivale su izračunavanje deskriptivnih statističkih parametara varijabli za procjenu fizioloških parametara (SF, L i G): aritmetičke sredine (AS), minimalnog (Min) i maksimalnog rezultata (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Max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), standardne devijacije (SD) i 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Kolmogorov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Smirnovljev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test (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max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D). Utvrđivanje statistički značajnih razlika varijabli za procjenu fiziološki p</w:t>
      </w:r>
      <w:r w:rsidR="004F6344">
        <w:rPr>
          <w:rFonts w:ascii="Times New Roman" w:hAnsi="Times New Roman" w:cs="Times New Roman"/>
          <w:sz w:val="24"/>
          <w:szCs w:val="24"/>
        </w:rPr>
        <w:t>arametara (L i G) u 3 toč</w:t>
      </w:r>
      <w:r w:rsidRPr="00D21B6C">
        <w:rPr>
          <w:rFonts w:ascii="Times New Roman" w:hAnsi="Times New Roman" w:cs="Times New Roman"/>
          <w:sz w:val="24"/>
          <w:szCs w:val="24"/>
        </w:rPr>
        <w:t xml:space="preserve">ke mjerenja, korištena je ANOVA za ponovljena mjerenja sa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Fisherovim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LSD testom u post-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hoc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analizi. Svi podaci unijeti su u programski paket STATISTICA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version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10.0  (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Statsoft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>, USA).</w:t>
      </w: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:rsidR="00D21B6C" w:rsidRPr="00FA6C14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C14">
        <w:rPr>
          <w:rFonts w:ascii="Times New Roman" w:hAnsi="Times New Roman" w:cs="Times New Roman"/>
          <w:sz w:val="24"/>
          <w:szCs w:val="24"/>
        </w:rPr>
        <w:t>REZULTATI I RASPRAVA</w:t>
      </w: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i/>
        </w:rPr>
      </w:pPr>
      <w:r w:rsidRPr="00D21B6C">
        <w:rPr>
          <w:rFonts w:ascii="Times New Roman" w:hAnsi="Times New Roman" w:cs="Times New Roman"/>
          <w:b/>
          <w:i/>
        </w:rPr>
        <w:t>Tablica 1.</w:t>
      </w:r>
      <w:r w:rsidRPr="00D21B6C">
        <w:rPr>
          <w:rFonts w:ascii="Times New Roman" w:hAnsi="Times New Roman" w:cs="Times New Roman"/>
          <w:i/>
        </w:rPr>
        <w:t xml:space="preserve"> Rezultati deskriptivnih statističkih parametara: aritmetička sredina (AS), minimalni (Min) i maksimalni (</w:t>
      </w:r>
      <w:proofErr w:type="spellStart"/>
      <w:r w:rsidRPr="00D21B6C">
        <w:rPr>
          <w:rFonts w:ascii="Times New Roman" w:hAnsi="Times New Roman" w:cs="Times New Roman"/>
          <w:i/>
        </w:rPr>
        <w:t>Max</w:t>
      </w:r>
      <w:proofErr w:type="spellEnd"/>
      <w:r w:rsidRPr="00D21B6C">
        <w:rPr>
          <w:rFonts w:ascii="Times New Roman" w:hAnsi="Times New Roman" w:cs="Times New Roman"/>
          <w:i/>
        </w:rPr>
        <w:t>) rezultat,</w:t>
      </w:r>
      <w:r w:rsidR="009C4472">
        <w:rPr>
          <w:rFonts w:ascii="Times New Roman" w:hAnsi="Times New Roman" w:cs="Times New Roman"/>
          <w:i/>
        </w:rPr>
        <w:t xml:space="preserve"> </w:t>
      </w:r>
      <w:r w:rsidRPr="00D21B6C">
        <w:rPr>
          <w:rFonts w:ascii="Times New Roman" w:hAnsi="Times New Roman" w:cs="Times New Roman"/>
          <w:i/>
        </w:rPr>
        <w:t xml:space="preserve">standardna devijacija (SD) i  </w:t>
      </w:r>
      <w:proofErr w:type="spellStart"/>
      <w:r w:rsidRPr="00D21B6C">
        <w:rPr>
          <w:rFonts w:ascii="Times New Roman" w:hAnsi="Times New Roman" w:cs="Times New Roman"/>
          <w:i/>
        </w:rPr>
        <w:t>Kolmogorov</w:t>
      </w:r>
      <w:proofErr w:type="spellEnd"/>
      <w:r w:rsidRPr="00D21B6C">
        <w:rPr>
          <w:rFonts w:ascii="Times New Roman" w:hAnsi="Times New Roman" w:cs="Times New Roman"/>
          <w:i/>
        </w:rPr>
        <w:t xml:space="preserve">- </w:t>
      </w:r>
      <w:proofErr w:type="spellStart"/>
      <w:r w:rsidRPr="00D21B6C">
        <w:rPr>
          <w:rFonts w:ascii="Times New Roman" w:hAnsi="Times New Roman" w:cs="Times New Roman"/>
          <w:i/>
        </w:rPr>
        <w:t>Smirnovljev</w:t>
      </w:r>
      <w:proofErr w:type="spellEnd"/>
      <w:r w:rsidRPr="00D21B6C">
        <w:rPr>
          <w:rFonts w:ascii="Times New Roman" w:hAnsi="Times New Roman" w:cs="Times New Roman"/>
          <w:i/>
        </w:rPr>
        <w:t xml:space="preserve"> test (K-S)</w:t>
      </w:r>
    </w:p>
    <w:p w:rsidR="00D21B6C" w:rsidRPr="00D21B6C" w:rsidRDefault="00D21B6C" w:rsidP="00D21B6C">
      <w:pPr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tbl>
      <w:tblPr>
        <w:tblW w:w="6804" w:type="dxa"/>
        <w:jc w:val="center"/>
        <w:tblLook w:val="04A0"/>
      </w:tblPr>
      <w:tblGrid>
        <w:gridCol w:w="1134"/>
        <w:gridCol w:w="1134"/>
        <w:gridCol w:w="1134"/>
        <w:gridCol w:w="1134"/>
        <w:gridCol w:w="1134"/>
        <w:gridCol w:w="1134"/>
      </w:tblGrid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FA6C14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hr-HR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hr-HR"/>
              </w:rPr>
              <w:lastRenderedPageBreak/>
              <w:t>varijabl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A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MI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MAX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SD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proofErr w:type="spellStart"/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max</w:t>
            </w:r>
            <w:proofErr w:type="spellEnd"/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 xml:space="preserve"> D</w:t>
            </w:r>
          </w:p>
        </w:tc>
      </w:tr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SF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79,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70,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88,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6,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14</w:t>
            </w:r>
          </w:p>
        </w:tc>
      </w:tr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SF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79,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70,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87,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5,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21</w:t>
            </w:r>
          </w:p>
        </w:tc>
      </w:tr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SF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04,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97,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14,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5,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23</w:t>
            </w:r>
          </w:p>
        </w:tc>
      </w:tr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L1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2,1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,9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2,3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1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17</w:t>
            </w:r>
          </w:p>
        </w:tc>
      </w:tr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L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0,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9,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2,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20</w:t>
            </w:r>
          </w:p>
        </w:tc>
      </w:tr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L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1,8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0,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12,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22</w:t>
            </w:r>
          </w:p>
        </w:tc>
      </w:tr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G1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4,7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4,4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5,0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2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17</w:t>
            </w:r>
          </w:p>
        </w:tc>
      </w:tr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G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5,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5,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6,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28</w:t>
            </w:r>
          </w:p>
        </w:tc>
      </w:tr>
      <w:tr w:rsidR="00D21B6C" w:rsidRPr="00D21B6C" w:rsidTr="00FA6C14">
        <w:trPr>
          <w:trHeight w:val="300"/>
          <w:jc w:val="center"/>
        </w:trPr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double" w:sz="4" w:space="0" w:color="auto"/>
              <w:right w:val="single" w:sz="4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G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6,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5,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7,4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21B6C" w:rsidRPr="00D21B6C" w:rsidRDefault="00D21B6C" w:rsidP="00D21B6C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</w:pPr>
            <w:r w:rsidRPr="00D21B6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hr-HR"/>
              </w:rPr>
              <w:t>0,14</w:t>
            </w:r>
          </w:p>
        </w:tc>
      </w:tr>
    </w:tbl>
    <w:p w:rsidR="00D21B6C" w:rsidRPr="009C4472" w:rsidRDefault="009C4472" w:rsidP="009C4472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              </w:t>
      </w:r>
      <w:r w:rsidR="00D21B6C" w:rsidRPr="00D21B6C">
        <w:rPr>
          <w:rFonts w:ascii="Times New Roman" w:hAnsi="Times New Roman" w:cs="Times New Roman"/>
        </w:rPr>
        <w:t>Granična vrijednost K-S testa za N=8 iznosi 0,45  p=0,05</w:t>
      </w:r>
    </w:p>
    <w:p w:rsidR="009C4472" w:rsidRDefault="009C4472" w:rsidP="00FA6C14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:rsidR="00D21B6C" w:rsidRDefault="00D21B6C" w:rsidP="00FA6C14">
      <w:pPr>
        <w:spacing w:after="0" w:line="360" w:lineRule="auto"/>
        <w:ind w:firstLine="708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 xml:space="preserve">Iz rezultata </w:t>
      </w:r>
      <w:r w:rsidR="00FA6C14">
        <w:rPr>
          <w:rFonts w:ascii="Times New Roman" w:hAnsi="Times New Roman" w:cs="Times New Roman"/>
          <w:sz w:val="24"/>
          <w:szCs w:val="24"/>
        </w:rPr>
        <w:t>tablice 1 je uočljivo</w:t>
      </w:r>
      <w:r w:rsidRPr="00D21B6C">
        <w:rPr>
          <w:rFonts w:ascii="Times New Roman" w:hAnsi="Times New Roman" w:cs="Times New Roman"/>
          <w:sz w:val="24"/>
          <w:szCs w:val="24"/>
        </w:rPr>
        <w:t xml:space="preserve"> da su sve varijable normalno distribuirane, te </w:t>
      </w:r>
      <w:r w:rsidR="00FA6C14">
        <w:rPr>
          <w:rFonts w:ascii="Times New Roman" w:hAnsi="Times New Roman" w:cs="Times New Roman"/>
          <w:sz w:val="24"/>
          <w:szCs w:val="24"/>
        </w:rPr>
        <w:t xml:space="preserve">se može </w:t>
      </w:r>
      <w:r w:rsidRPr="00D21B6C">
        <w:rPr>
          <w:rFonts w:ascii="Times New Roman" w:hAnsi="Times New Roman" w:cs="Times New Roman"/>
          <w:sz w:val="24"/>
          <w:szCs w:val="24"/>
        </w:rPr>
        <w:t xml:space="preserve">pristupiti daljnjoj obradi podataka. Prosječne vrijednosti srčane frekvencije u mirovanju su između 70 i 88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oktc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/min. Malo </w:t>
      </w:r>
      <w:r w:rsidR="00FA6C14">
        <w:rPr>
          <w:rFonts w:ascii="Times New Roman" w:hAnsi="Times New Roman" w:cs="Times New Roman"/>
          <w:sz w:val="24"/>
          <w:szCs w:val="24"/>
        </w:rPr>
        <w:t>povišene</w:t>
      </w:r>
      <w:r w:rsidRPr="00D21B6C">
        <w:rPr>
          <w:rFonts w:ascii="Times New Roman" w:hAnsi="Times New Roman" w:cs="Times New Roman"/>
          <w:sz w:val="24"/>
          <w:szCs w:val="24"/>
        </w:rPr>
        <w:t xml:space="preserve"> vrijednosti kod ispitanika u ovom slučaju </w:t>
      </w:r>
      <w:r w:rsidR="00FA6C14">
        <w:rPr>
          <w:rFonts w:ascii="Times New Roman" w:hAnsi="Times New Roman" w:cs="Times New Roman"/>
          <w:sz w:val="24"/>
          <w:szCs w:val="24"/>
        </w:rPr>
        <w:t>mogu se</w:t>
      </w:r>
      <w:r w:rsidRPr="00D21B6C">
        <w:rPr>
          <w:rFonts w:ascii="Times New Roman" w:hAnsi="Times New Roman" w:cs="Times New Roman"/>
          <w:sz w:val="24"/>
          <w:szCs w:val="24"/>
        </w:rPr>
        <w:t xml:space="preserve"> objasniti</w:t>
      </w:r>
      <w:r w:rsidRPr="00D21B6C">
        <w:rPr>
          <w:rFonts w:ascii="Times New Roman" w:hAnsi="Times New Roman" w:cs="Times New Roman"/>
          <w:sz w:val="28"/>
          <w:szCs w:val="28"/>
        </w:rPr>
        <w:t xml:space="preserve"> </w:t>
      </w:r>
      <w:r w:rsidRPr="00D21B6C">
        <w:rPr>
          <w:rFonts w:ascii="Times New Roman" w:hAnsi="Times New Roman" w:cs="Times New Roman"/>
          <w:sz w:val="24"/>
          <w:szCs w:val="24"/>
        </w:rPr>
        <w:t xml:space="preserve">zagrijavanjem pred </w:t>
      </w:r>
      <w:r w:rsidR="009C4472">
        <w:rPr>
          <w:rFonts w:ascii="Times New Roman" w:hAnsi="Times New Roman" w:cs="Times New Roman"/>
          <w:sz w:val="24"/>
          <w:szCs w:val="24"/>
        </w:rPr>
        <w:t>izvođenje</w:t>
      </w:r>
      <w:r w:rsidRPr="00D21B6C">
        <w:rPr>
          <w:rFonts w:ascii="Times New Roman" w:hAnsi="Times New Roman" w:cs="Times New Roman"/>
          <w:sz w:val="24"/>
          <w:szCs w:val="24"/>
        </w:rPr>
        <w:t xml:space="preserve"> test</w:t>
      </w:r>
      <w:r w:rsidR="009C4472">
        <w:rPr>
          <w:rFonts w:ascii="Times New Roman" w:hAnsi="Times New Roman" w:cs="Times New Roman"/>
          <w:sz w:val="24"/>
          <w:szCs w:val="24"/>
        </w:rPr>
        <w:t>a</w:t>
      </w:r>
      <w:r w:rsidRPr="00D21B6C">
        <w:rPr>
          <w:rFonts w:ascii="Times New Roman" w:hAnsi="Times New Roman" w:cs="Times New Roman"/>
          <w:sz w:val="24"/>
          <w:szCs w:val="24"/>
        </w:rPr>
        <w:t>.</w:t>
      </w:r>
      <w:r w:rsidR="00FA6C14">
        <w:rPr>
          <w:rFonts w:ascii="Times New Roman" w:hAnsi="Times New Roman" w:cs="Times New Roman"/>
          <w:sz w:val="24"/>
          <w:szCs w:val="24"/>
        </w:rPr>
        <w:t xml:space="preserve"> </w:t>
      </w:r>
      <w:r w:rsidRPr="00D21B6C">
        <w:rPr>
          <w:rFonts w:ascii="Times New Roman" w:hAnsi="Times New Roman" w:cs="Times New Roman"/>
          <w:sz w:val="24"/>
          <w:szCs w:val="24"/>
        </w:rPr>
        <w:t>Nadalje</w:t>
      </w:r>
      <w:r w:rsidR="009C4472">
        <w:rPr>
          <w:rFonts w:ascii="Times New Roman" w:hAnsi="Times New Roman" w:cs="Times New Roman"/>
          <w:sz w:val="24"/>
          <w:szCs w:val="24"/>
        </w:rPr>
        <w:t>,</w:t>
      </w:r>
      <w:r w:rsidRPr="00D21B6C">
        <w:rPr>
          <w:rFonts w:ascii="Times New Roman" w:hAnsi="Times New Roman" w:cs="Times New Roman"/>
          <w:sz w:val="24"/>
          <w:szCs w:val="24"/>
        </w:rPr>
        <w:t xml:space="preserve"> u drugoj točki mjerenja (SF2), prosječni rezultat je 179,5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otkc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/min, što </w:t>
      </w:r>
      <w:r w:rsidR="00FA6C14">
        <w:rPr>
          <w:rFonts w:ascii="Times New Roman" w:hAnsi="Times New Roman" w:cs="Times New Roman"/>
          <w:sz w:val="24"/>
          <w:szCs w:val="24"/>
        </w:rPr>
        <w:t>ukazuje</w:t>
      </w:r>
      <w:r w:rsidRPr="00D21B6C">
        <w:rPr>
          <w:rFonts w:ascii="Times New Roman" w:hAnsi="Times New Roman" w:cs="Times New Roman"/>
          <w:sz w:val="24"/>
          <w:szCs w:val="24"/>
        </w:rPr>
        <w:t xml:space="preserve"> da je test bio </w:t>
      </w:r>
      <w:r w:rsidR="00FA6C14">
        <w:rPr>
          <w:rFonts w:ascii="Times New Roman" w:hAnsi="Times New Roman" w:cs="Times New Roman"/>
          <w:sz w:val="24"/>
          <w:szCs w:val="24"/>
        </w:rPr>
        <w:t>vrlo</w:t>
      </w:r>
      <w:r w:rsidRPr="00D21B6C">
        <w:rPr>
          <w:rFonts w:ascii="Times New Roman" w:hAnsi="Times New Roman" w:cs="Times New Roman"/>
          <w:sz w:val="24"/>
          <w:szCs w:val="24"/>
        </w:rPr>
        <w:t xml:space="preserve"> naporan i </w:t>
      </w:r>
      <w:r w:rsidR="00FA6C14">
        <w:rPr>
          <w:rFonts w:ascii="Times New Roman" w:hAnsi="Times New Roman" w:cs="Times New Roman"/>
          <w:sz w:val="24"/>
          <w:szCs w:val="24"/>
        </w:rPr>
        <w:t>može se utvrditi</w:t>
      </w:r>
      <w:r w:rsidRPr="00D21B6C">
        <w:rPr>
          <w:rFonts w:ascii="Times New Roman" w:hAnsi="Times New Roman" w:cs="Times New Roman"/>
          <w:sz w:val="24"/>
          <w:szCs w:val="24"/>
        </w:rPr>
        <w:t xml:space="preserve"> da su dosegnute vrijednosti slične </w:t>
      </w:r>
      <w:r w:rsidR="009C4472">
        <w:rPr>
          <w:rFonts w:ascii="Times New Roman" w:hAnsi="Times New Roman" w:cs="Times New Roman"/>
          <w:sz w:val="24"/>
          <w:szCs w:val="24"/>
        </w:rPr>
        <w:t>onima</w:t>
      </w:r>
      <w:r w:rsidRPr="00D21B6C">
        <w:rPr>
          <w:rFonts w:ascii="Times New Roman" w:hAnsi="Times New Roman" w:cs="Times New Roman"/>
          <w:sz w:val="24"/>
          <w:szCs w:val="24"/>
        </w:rPr>
        <w:t xml:space="preserve"> u judo borbi 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/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rnandez-Garcia&lt;/Author&gt;&lt;Year&gt;2009&lt;/Year&gt;&lt;RecNum&gt;13&lt;/RecNum&gt;&lt;DisplayText&gt;(Hernandez-Garcia, Torres-Luque et al. 2009)&lt;/DisplayText&gt;&lt;record&gt;&lt;rec-number&gt;13&lt;/rec-number&gt;&lt;foreign-keys&gt;&lt;key app="EN" db-id="sedrat0vlt9905ea2t75ezwef5ftzav90adp"&gt;13&lt;/key&gt;&lt;/foreign-keys&gt;&lt;ref-type name="Journal Article"&gt;17&lt;/ref-type&gt;&lt;contributors&gt;&lt;authors&gt;&lt;author&gt;Hernandez-Garcia, R.&lt;/author&gt;&lt;author&gt;Torres-Luque, G.&lt;/author&gt;&lt;author&gt;Villaverde-Gutierrez, C.&lt;/author&gt;&lt;/authors&gt;&lt;/contributors&gt;&lt;auth-address&gt;[Torres-Luque, Gema] Univ Jaen, Fac Educ, Jaen 23071, Spain. [Villaverde-Gutierrez, Carmen] Univ Granada, Sch Hlth Sci, E-18071 Granada, Spain.&amp;#xD;Torres-Luque, G (reprint author), Univ Jaen, Fac Educ, Campus Las Lagunillas,Edificio D2, Jaen 23071, Spain.&amp;#xD;raquel_h_garcia@hotmail.com; gtluque@ujaen.es; carmenvg@ugr.es&lt;/auth-address&gt;&lt;titles&gt;&lt;title&gt;Physiological requirements of judo combat&lt;/title&gt;&lt;secondary-title&gt;International Sportmed Journal&lt;/secondary-title&gt;&lt;/titles&gt;&lt;periodical&gt;&lt;full-title&gt;International Sportmed Journal&lt;/full-title&gt;&lt;/periodical&gt;&lt;pages&gt;145-151&lt;/pages&gt;&lt;volume&gt;10&lt;/volume&gt;&lt;number&gt;3&lt;/number&gt;&lt;keywords&gt;&lt;keyword&gt;judo&lt;/keyword&gt;&lt;keyword&gt;heart rate&lt;/keyword&gt;&lt;keyword&gt;lactate&lt;/keyword&gt;&lt;keyword&gt;combat structure&lt;/keyword&gt;&lt;keyword&gt;physiology&lt;/keyword&gt;&lt;keyword&gt;perceived exertion&lt;/keyword&gt;&lt;keyword&gt;heart-rate&lt;/keyword&gt;&lt;keyword&gt;recovery&lt;/keyword&gt;&lt;keyword&gt;performance&lt;/keyword&gt;&lt;keyword&gt;competition&lt;/keyword&gt;&lt;keyword&gt;match&lt;/keyword&gt;&lt;keyword&gt;team&lt;/keyword&gt;&lt;/keywords&gt;&lt;dates&gt;&lt;year&gt;2009&lt;/year&gt;&lt;/dates&gt;&lt;isbn&gt;1528-3356&lt;/isbn&gt;&lt;accession-num&gt;WOS:000271544300004&lt;/accession-num&gt;&lt;work-type&gt;Review&lt;/work-type&gt;&lt;urls&gt;&lt;related-urls&gt;&lt;url&gt;&amp;lt;Go to ISI&amp;gt;://WOS:000271544300004&lt;/url&gt;&lt;/related-urls&gt;&lt;/urls&gt;&lt;language&gt;English&lt;/language&gt;&lt;/record&gt;&lt;/Cite&gt;&lt;/EndNote&gt;</w:instrTex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separate"/>
      </w:r>
      <w:r w:rsidRPr="00D21B6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Hernandez-Garcia, 2009 #12" w:history="1">
        <w:r w:rsidR="00FA6C14">
          <w:rPr>
            <w:rFonts w:ascii="Times New Roman" w:hAnsi="Times New Roman" w:cs="Times New Roman"/>
            <w:noProof/>
            <w:sz w:val="24"/>
            <w:szCs w:val="24"/>
          </w:rPr>
          <w:t>Hernandez-Garcia i sur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>. 2009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Pr="00D21B6C">
        <w:rPr>
          <w:rFonts w:ascii="Times New Roman" w:hAnsi="Times New Roman" w:cs="Times New Roman"/>
          <w:sz w:val="24"/>
          <w:szCs w:val="24"/>
        </w:rPr>
        <w:t xml:space="preserve">. Prosječna vrijednost koncentracije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u mirovanju iznosi 2,1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mmo</w:t>
      </w:r>
      <w:r w:rsidR="00FA6C14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FA6C14">
        <w:rPr>
          <w:rFonts w:ascii="Times New Roman" w:hAnsi="Times New Roman" w:cs="Times New Roman"/>
          <w:sz w:val="24"/>
          <w:szCs w:val="24"/>
        </w:rPr>
        <w:t>/L, što je u granicama normalnih vrijednosti.</w:t>
      </w:r>
      <w:r w:rsidRPr="00D21B6C">
        <w:rPr>
          <w:rFonts w:ascii="Times New Roman" w:hAnsi="Times New Roman" w:cs="Times New Roman"/>
          <w:sz w:val="24"/>
          <w:szCs w:val="24"/>
        </w:rPr>
        <w:t xml:space="preserve"> Uzorkovanjem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iz krvi u drugoj točki (L2), odnosno odmah </w:t>
      </w:r>
      <w:r w:rsidR="00FA6C14">
        <w:rPr>
          <w:rFonts w:ascii="Times New Roman" w:hAnsi="Times New Roman" w:cs="Times New Roman"/>
          <w:sz w:val="24"/>
          <w:szCs w:val="24"/>
        </w:rPr>
        <w:t>po završetku</w:t>
      </w:r>
      <w:r w:rsidRPr="00D21B6C">
        <w:rPr>
          <w:rFonts w:ascii="Times New Roman" w:hAnsi="Times New Roman" w:cs="Times New Roman"/>
          <w:sz w:val="24"/>
          <w:szCs w:val="24"/>
        </w:rPr>
        <w:t xml:space="preserve"> testa</w:t>
      </w:r>
      <w:r w:rsidR="00FA6C14">
        <w:rPr>
          <w:rFonts w:ascii="Times New Roman" w:hAnsi="Times New Roman" w:cs="Times New Roman"/>
          <w:sz w:val="24"/>
          <w:szCs w:val="24"/>
        </w:rPr>
        <w:t>,</w:t>
      </w:r>
      <w:r w:rsidRPr="00D21B6C">
        <w:rPr>
          <w:rFonts w:ascii="Times New Roman" w:hAnsi="Times New Roman" w:cs="Times New Roman"/>
          <w:sz w:val="24"/>
          <w:szCs w:val="24"/>
        </w:rPr>
        <w:t xml:space="preserve"> prosječna vrijednost koncentracija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iznosi 10,8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/L. U istraživanju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Sterkowicz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i sur.</w:t>
      </w:r>
      <w:r w:rsidR="009C4472">
        <w:rPr>
          <w:rFonts w:ascii="Times New Roman" w:hAnsi="Times New Roman" w:cs="Times New Roman"/>
          <w:sz w:val="24"/>
          <w:szCs w:val="24"/>
        </w:rPr>
        <w:t xml:space="preserve"> </w:t>
      </w:r>
      <w:r w:rsidRPr="00D21B6C">
        <w:rPr>
          <w:rFonts w:ascii="Times New Roman" w:hAnsi="Times New Roman" w:cs="Times New Roman"/>
          <w:sz w:val="24"/>
          <w:szCs w:val="24"/>
        </w:rPr>
        <w:t xml:space="preserve">(1997), navodi se da  koncentracija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u krvi nakon završene judo borbe iznosi 11.22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/L, što je </w:t>
      </w:r>
      <w:r w:rsidR="009C4472">
        <w:rPr>
          <w:rFonts w:ascii="Times New Roman" w:hAnsi="Times New Roman" w:cs="Times New Roman"/>
          <w:sz w:val="24"/>
          <w:szCs w:val="24"/>
        </w:rPr>
        <w:t>vrlo</w:t>
      </w:r>
      <w:r w:rsidRPr="00D21B6C">
        <w:rPr>
          <w:rFonts w:ascii="Times New Roman" w:hAnsi="Times New Roman" w:cs="Times New Roman"/>
          <w:sz w:val="24"/>
          <w:szCs w:val="24"/>
        </w:rPr>
        <w:t xml:space="preserve"> slično vrijednostima koje su dobivene u ovom istraživanju. </w:t>
      </w:r>
      <w:r w:rsidRPr="00D21B6C">
        <w:rPr>
          <w:rFonts w:ascii="Times New Roman" w:hAnsi="Times New Roman" w:cs="Times New Roman"/>
          <w:color w:val="000000"/>
          <w:sz w:val="24"/>
          <w:szCs w:val="24"/>
        </w:rPr>
        <w:t xml:space="preserve">U prvom mjerenju razine glukoze (G1) u mirovanju </w:t>
      </w:r>
      <w:r w:rsidR="009C4472">
        <w:rPr>
          <w:rFonts w:ascii="Times New Roman" w:hAnsi="Times New Roman" w:cs="Times New Roman"/>
          <w:color w:val="000000"/>
          <w:sz w:val="24"/>
          <w:szCs w:val="24"/>
        </w:rPr>
        <w:t>se očekivano kreću</w:t>
      </w:r>
      <w:r w:rsidRPr="00D21B6C">
        <w:rPr>
          <w:rFonts w:ascii="Times New Roman" w:hAnsi="Times New Roman" w:cs="Times New Roman"/>
          <w:color w:val="000000"/>
          <w:sz w:val="24"/>
          <w:szCs w:val="24"/>
        </w:rPr>
        <w:t xml:space="preserve"> unutar referentnih vrijednosti 4,4 do 5,0 </w:t>
      </w:r>
      <w:proofErr w:type="spellStart"/>
      <w:r w:rsidRPr="00D21B6C">
        <w:rPr>
          <w:rFonts w:ascii="Times New Roman" w:hAnsi="Times New Roman" w:cs="Times New Roman"/>
          <w:color w:val="000000"/>
          <w:sz w:val="24"/>
          <w:szCs w:val="24"/>
        </w:rPr>
        <w:t>mmol</w:t>
      </w:r>
      <w:proofErr w:type="spellEnd"/>
      <w:r w:rsidRPr="00D21B6C">
        <w:rPr>
          <w:rFonts w:ascii="Times New Roman" w:hAnsi="Times New Roman" w:cs="Times New Roman"/>
          <w:color w:val="000000"/>
          <w:sz w:val="24"/>
          <w:szCs w:val="24"/>
        </w:rPr>
        <w:t xml:space="preserve">/L. U druga dva mjerenja (G2 i G3), odnosno točke mjerenja (nakon testa i u oporavku), koncentracija glukoze u krvi raste (5,5 i 6,5 </w:t>
      </w:r>
      <w:proofErr w:type="spellStart"/>
      <w:r w:rsidRPr="00D21B6C">
        <w:rPr>
          <w:rFonts w:ascii="Times New Roman" w:hAnsi="Times New Roman" w:cs="Times New Roman"/>
          <w:color w:val="000000"/>
          <w:sz w:val="24"/>
          <w:szCs w:val="24"/>
        </w:rPr>
        <w:t>mmol</w:t>
      </w:r>
      <w:proofErr w:type="spellEnd"/>
      <w:r w:rsidRPr="00D21B6C">
        <w:rPr>
          <w:rFonts w:ascii="Times New Roman" w:hAnsi="Times New Roman" w:cs="Times New Roman"/>
          <w:color w:val="000000"/>
          <w:sz w:val="24"/>
          <w:szCs w:val="24"/>
        </w:rPr>
        <w:t xml:space="preserve">/L). Poznato je da tjelesno vježbanje izaziva povećanje koncentracije glukoze u krvotoku </w:t>
      </w:r>
      <w:r w:rsidR="00B00EB2" w:rsidRPr="00D21B6C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Pr="00D21B6C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Friedlander&lt;/Author&gt;&lt;Year&gt;1997&lt;/Year&gt;&lt;RecNum&gt;17&lt;/RecNum&gt;&lt;DisplayText&gt;(Friedlander, Casazza et al. 1997)&lt;/DisplayText&gt;&lt;record&gt;&lt;rec-number&gt;17&lt;/rec-number&gt;&lt;foreign-keys&gt;&lt;key app="EN" db-id="sedrat0vlt9905ea2t75ezwef5ftzav90adp"&gt;17&lt;/key&gt;&lt;/foreign-keys&gt;&lt;ref-type name="Journal Article"&gt;17&lt;/ref-type&gt;&lt;contributors&gt;&lt;authors&gt;&lt;author&gt;Friedlander, A. L.&lt;/author&gt;&lt;author&gt;Casazza, G. A.&lt;/author&gt;&lt;author&gt;Horning, M. A.&lt;/author&gt;&lt;author&gt;Huie, M. J.&lt;/author&gt;&lt;author&gt;Brooks, G. A.&lt;/author&gt;&lt;/authors&gt;&lt;/contributors&gt;&lt;auth-address&gt;UNIV CALIF BERKELEY,DEPT INTEGRAT BIOL,BERKELEY,CA 94720.&amp;#xD;Friedlander, AL (reprint author), UNIV CALIF BERKELEY,DEPT HUMAN BIODYNAM,EXERCISE PHYSIOL LAB,5101 VLSB,BERKELEY,CA 94720, USA.&lt;/auth-address&gt;&lt;titles&gt;&lt;title&gt;Training-induced alterations of glucose flux in men&lt;/title&gt;&lt;secondary-title&gt;Journal of Applied Physiology&lt;/secondary-title&gt;&lt;/titles&gt;&lt;periodical&gt;&lt;full-title&gt;Journal of Applied Physiology&lt;/full-title&gt;&lt;/periodical&gt;&lt;pages&gt;1360-1369&lt;/pages&gt;&lt;volume&gt;82&lt;/volume&gt;&lt;number&gt;4&lt;/number&gt;&lt;keywords&gt;&lt;keyword&gt;stable isotopes&lt;/keyword&gt;&lt;keyword&gt;substrate selection&lt;/keyword&gt;&lt;keyword&gt;glucose recycling&lt;/keyword&gt;&lt;keyword&gt;relative vs.&lt;/keyword&gt;&lt;keyword&gt;absolute intensity&lt;/keyword&gt;&lt;keyword&gt;exercise&lt;/keyword&gt;&lt;keyword&gt;crossover concept&lt;/keyword&gt;&lt;keyword&gt;moderate-intensity exercise&lt;/keyword&gt;&lt;keyword&gt;skeletal-muscle&lt;/keyword&gt;&lt;keyword&gt;submaximal exercise&lt;/keyword&gt;&lt;keyword&gt;endurance&lt;/keyword&gt;&lt;keyword&gt;carbohydrate&lt;/keyword&gt;&lt;keyword&gt;metabolism&lt;/keyword&gt;&lt;keyword&gt;oxidation&lt;/keyword&gt;&lt;keyword&gt;fat&lt;/keyword&gt;&lt;keyword&gt;gluconeogenesis&lt;/keyword&gt;&lt;keyword&gt;lactate&lt;/keyword&gt;&lt;/keywords&gt;&lt;dates&gt;&lt;year&gt;1997&lt;/year&gt;&lt;pub-dates&gt;&lt;date&gt;Apr&lt;/date&gt;&lt;/pub-dates&gt;&lt;/dates&gt;&lt;isbn&gt;8750-7587&lt;/isbn&gt;&lt;accession-num&gt;WOS:A1997WT03800043&lt;/accession-num&gt;&lt;work-type&gt;Article&lt;/work-type&gt;&lt;urls&gt;&lt;related-urls&gt;&lt;url&gt;&amp;lt;Go to ISI&amp;gt;://WOS:A1997WT03800043&lt;/url&gt;&lt;/related-urls&gt;&lt;/urls&gt;&lt;language&gt;English&lt;/language&gt;&lt;/record&gt;&lt;/Cite&gt;&lt;/EndNote&gt;</w:instrText>
      </w:r>
      <w:r w:rsidR="00B00EB2" w:rsidRPr="00D21B6C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D21B6C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9" w:tooltip="Friedlander, 1997 #17" w:history="1">
        <w:r w:rsidR="009C4472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Friedlander i sur.</w:t>
        </w:r>
        <w:r w:rsidRPr="00D21B6C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 xml:space="preserve"> </w:t>
        </w:r>
        <w:r w:rsidR="009C4472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1</w:t>
        </w:r>
        <w:r w:rsidRPr="00D21B6C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997</w:t>
        </w:r>
      </w:hyperlink>
      <w:r w:rsidRPr="00D21B6C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D21B6C">
        <w:rPr>
          <w:rFonts w:ascii="Times New Roman" w:hAnsi="Times New Roman" w:cs="Times New Roman"/>
          <w:color w:val="000000"/>
          <w:sz w:val="24"/>
          <w:szCs w:val="24"/>
        </w:rPr>
        <w:t>, stoga ne čude dobiveni rezultati.</w:t>
      </w:r>
      <w:r w:rsidRPr="00D21B6C">
        <w:rPr>
          <w:rFonts w:ascii="Times New Roman" w:eastAsia="Calibri" w:hAnsi="Times New Roman" w:cs="Times New Roman"/>
          <w:sz w:val="24"/>
          <w:szCs w:val="24"/>
        </w:rPr>
        <w:t xml:space="preserve"> Naime intenzivnije opterećenje u kraćem vremenu podiže višu razinu glukoze u krvi. </w:t>
      </w:r>
    </w:p>
    <w:p w:rsidR="00FA6C14" w:rsidRPr="00D21B6C" w:rsidRDefault="00FA6C14" w:rsidP="009C4472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D21B6C" w:rsidRPr="009C4472" w:rsidRDefault="00D21B6C" w:rsidP="00D21B6C">
      <w:pPr>
        <w:spacing w:after="0" w:line="360" w:lineRule="auto"/>
        <w:rPr>
          <w:rFonts w:ascii="Times New Roman" w:hAnsi="Times New Roman" w:cs="Times New Roman"/>
          <w:i/>
        </w:rPr>
      </w:pPr>
      <w:r w:rsidRPr="00D21B6C">
        <w:rPr>
          <w:rFonts w:ascii="Times New Roman" w:hAnsi="Times New Roman" w:cs="Times New Roman"/>
          <w:b/>
          <w:i/>
        </w:rPr>
        <w:t>Graf 1.</w:t>
      </w:r>
      <w:r w:rsidRPr="00D21B6C">
        <w:rPr>
          <w:rFonts w:ascii="Times New Roman" w:hAnsi="Times New Roman" w:cs="Times New Roman"/>
          <w:i/>
        </w:rPr>
        <w:t xml:space="preserve"> Dinamika  </w:t>
      </w:r>
      <w:proofErr w:type="spellStart"/>
      <w:r w:rsidRPr="00D21B6C">
        <w:rPr>
          <w:rFonts w:ascii="Times New Roman" w:hAnsi="Times New Roman" w:cs="Times New Roman"/>
          <w:i/>
        </w:rPr>
        <w:t>laktata</w:t>
      </w:r>
      <w:proofErr w:type="spellEnd"/>
      <w:r w:rsidRPr="00D21B6C">
        <w:rPr>
          <w:rFonts w:ascii="Times New Roman" w:hAnsi="Times New Roman" w:cs="Times New Roman"/>
          <w:i/>
        </w:rPr>
        <w:t xml:space="preserve"> i glukozi u krvi (T1 - u mirovanju, T2 - nakon testa, T3 – nakon 5 minuta odmora. </w:t>
      </w:r>
      <w:proofErr w:type="spellStart"/>
      <w:r w:rsidRPr="00D21B6C">
        <w:rPr>
          <w:rFonts w:ascii="Times New Roman" w:hAnsi="Times New Roman" w:cs="Times New Roman"/>
          <w:i/>
        </w:rPr>
        <w:t>Anova</w:t>
      </w:r>
      <w:proofErr w:type="spellEnd"/>
      <w:r w:rsidRPr="00D21B6C">
        <w:rPr>
          <w:rFonts w:ascii="Times New Roman" w:hAnsi="Times New Roman" w:cs="Times New Roman"/>
          <w:i/>
        </w:rPr>
        <w:t xml:space="preserve"> za ponovljena mjerenja s </w:t>
      </w:r>
      <w:proofErr w:type="spellStart"/>
      <w:r w:rsidRPr="00D21B6C">
        <w:rPr>
          <w:rFonts w:ascii="Times New Roman" w:hAnsi="Times New Roman" w:cs="Times New Roman"/>
          <w:i/>
        </w:rPr>
        <w:t>Fischerovim</w:t>
      </w:r>
      <w:proofErr w:type="spellEnd"/>
      <w:r w:rsidRPr="00D21B6C">
        <w:rPr>
          <w:rFonts w:ascii="Times New Roman" w:hAnsi="Times New Roman" w:cs="Times New Roman"/>
          <w:i/>
        </w:rPr>
        <w:t xml:space="preserve"> LSD testom u post.-</w:t>
      </w:r>
      <w:proofErr w:type="spellStart"/>
      <w:r w:rsidRPr="00D21B6C">
        <w:rPr>
          <w:rFonts w:ascii="Times New Roman" w:hAnsi="Times New Roman" w:cs="Times New Roman"/>
          <w:i/>
        </w:rPr>
        <w:t>hoc</w:t>
      </w:r>
      <w:proofErr w:type="spellEnd"/>
      <w:r w:rsidRPr="00D21B6C">
        <w:rPr>
          <w:rFonts w:ascii="Times New Roman" w:hAnsi="Times New Roman" w:cs="Times New Roman"/>
          <w:i/>
        </w:rPr>
        <w:t xml:space="preserve"> analizi.</w:t>
      </w:r>
    </w:p>
    <w:p w:rsidR="00D21B6C" w:rsidRPr="00D21B6C" w:rsidRDefault="00D21B6C" w:rsidP="00D21B6C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D21B6C">
        <w:rPr>
          <w:rFonts w:ascii="Times New Roman" w:hAnsi="Times New Roman" w:cs="Times New Roman"/>
          <w:noProof/>
          <w:lang w:eastAsia="hr-HR"/>
        </w:rPr>
        <w:lastRenderedPageBreak/>
        <w:drawing>
          <wp:inline distT="0" distB="0" distL="0" distR="0">
            <wp:extent cx="4810125" cy="2619375"/>
            <wp:effectExtent l="19050" t="0" r="9525" b="0"/>
            <wp:docPr id="1" name="Grafikon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D21B6C" w:rsidRPr="00FF499C" w:rsidRDefault="00D21B6C" w:rsidP="00FF499C">
      <w:pPr>
        <w:spacing w:line="360" w:lineRule="auto"/>
        <w:jc w:val="center"/>
        <w:rPr>
          <w:rFonts w:ascii="Times New Roman" w:hAnsi="Times New Roman" w:cs="Times New Roman"/>
        </w:rPr>
      </w:pPr>
      <w:r w:rsidRPr="00D21B6C">
        <w:rPr>
          <w:rFonts w:ascii="Times New Roman" w:hAnsi="Times New Roman" w:cs="Times New Roman"/>
        </w:rPr>
        <w:t xml:space="preserve">*statistički značajan rast </w:t>
      </w:r>
      <w:proofErr w:type="spellStart"/>
      <w:r w:rsidRPr="00D21B6C">
        <w:rPr>
          <w:rFonts w:ascii="Times New Roman" w:hAnsi="Times New Roman" w:cs="Times New Roman"/>
        </w:rPr>
        <w:t>laktata</w:t>
      </w:r>
      <w:proofErr w:type="spellEnd"/>
      <w:r w:rsidRPr="00D21B6C">
        <w:rPr>
          <w:rFonts w:ascii="Times New Roman" w:hAnsi="Times New Roman" w:cs="Times New Roman"/>
        </w:rPr>
        <w:t xml:space="preserve"> ili glukoze na razini </w:t>
      </w:r>
      <w:r w:rsidRPr="00D21B6C">
        <w:rPr>
          <w:rFonts w:ascii="Times New Roman" w:hAnsi="Times New Roman" w:cs="Times New Roman"/>
          <w:i/>
        </w:rPr>
        <w:t>p</w:t>
      </w:r>
      <w:r w:rsidRPr="00D21B6C">
        <w:rPr>
          <w:rFonts w:ascii="Times New Roman" w:hAnsi="Times New Roman" w:cs="Times New Roman"/>
        </w:rPr>
        <w:t xml:space="preserve"> &lt; 0,05</w:t>
      </w:r>
    </w:p>
    <w:p w:rsidR="00D21B6C" w:rsidRPr="00D21B6C" w:rsidRDefault="00D21B6C" w:rsidP="00D21B6C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 xml:space="preserve">Iz grafa </w:t>
      </w:r>
      <w:r w:rsidR="00FA6C14">
        <w:rPr>
          <w:rFonts w:ascii="Times New Roman" w:hAnsi="Times New Roman" w:cs="Times New Roman"/>
          <w:sz w:val="24"/>
          <w:szCs w:val="24"/>
        </w:rPr>
        <w:t>1 se uočava</w:t>
      </w:r>
      <w:r w:rsidRPr="00D21B6C">
        <w:rPr>
          <w:rFonts w:ascii="Times New Roman" w:hAnsi="Times New Roman" w:cs="Times New Roman"/>
          <w:sz w:val="24"/>
          <w:szCs w:val="24"/>
        </w:rPr>
        <w:t xml:space="preserve"> da postoji statistički značajna razlika između prve </w:t>
      </w:r>
      <w:r w:rsidR="009C4472">
        <w:rPr>
          <w:rFonts w:ascii="Times New Roman" w:hAnsi="Times New Roman" w:cs="Times New Roman"/>
          <w:sz w:val="24"/>
          <w:szCs w:val="24"/>
        </w:rPr>
        <w:t>(T1) i druge (T2)</w:t>
      </w:r>
      <w:r w:rsidRPr="00D21B6C">
        <w:rPr>
          <w:rFonts w:ascii="Times New Roman" w:hAnsi="Times New Roman" w:cs="Times New Roman"/>
          <w:sz w:val="24"/>
          <w:szCs w:val="24"/>
        </w:rPr>
        <w:t xml:space="preserve"> </w:t>
      </w:r>
      <w:r w:rsidR="009C4472" w:rsidRPr="00D21B6C">
        <w:rPr>
          <w:rFonts w:ascii="Times New Roman" w:hAnsi="Times New Roman" w:cs="Times New Roman"/>
          <w:sz w:val="24"/>
          <w:szCs w:val="24"/>
        </w:rPr>
        <w:t>točke mjerenja</w:t>
      </w:r>
      <w:r w:rsidR="009C4472">
        <w:rPr>
          <w:rFonts w:ascii="Times New Roman" w:hAnsi="Times New Roman" w:cs="Times New Roman"/>
          <w:sz w:val="24"/>
          <w:szCs w:val="24"/>
        </w:rPr>
        <w:t>,</w:t>
      </w:r>
      <w:r w:rsidR="009C4472" w:rsidRPr="00D21B6C">
        <w:rPr>
          <w:rFonts w:ascii="Times New Roman" w:hAnsi="Times New Roman" w:cs="Times New Roman"/>
          <w:sz w:val="24"/>
          <w:szCs w:val="24"/>
        </w:rPr>
        <w:t xml:space="preserve"> </w:t>
      </w:r>
      <w:r w:rsidRPr="00D21B6C">
        <w:rPr>
          <w:rFonts w:ascii="Times New Roman" w:hAnsi="Times New Roman" w:cs="Times New Roman"/>
          <w:sz w:val="24"/>
          <w:szCs w:val="24"/>
        </w:rPr>
        <w:t xml:space="preserve">kako u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im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tako i u glukozi. To je i očekivano, jer tijekom napornog vježbanja stanice koriste glukozu i glikogen koji je pohranjen u mišićnim stanicama, gdje se glukoza rasp</w:t>
      </w:r>
      <w:r w:rsidR="009C4472">
        <w:rPr>
          <w:rFonts w:ascii="Times New Roman" w:hAnsi="Times New Roman" w:cs="Times New Roman"/>
          <w:sz w:val="24"/>
          <w:szCs w:val="24"/>
        </w:rPr>
        <w:t xml:space="preserve">ada na dvije molekule </w:t>
      </w:r>
      <w:proofErr w:type="spellStart"/>
      <w:r w:rsidR="009C4472">
        <w:rPr>
          <w:rFonts w:ascii="Times New Roman" w:hAnsi="Times New Roman" w:cs="Times New Roman"/>
          <w:sz w:val="24"/>
          <w:szCs w:val="24"/>
        </w:rPr>
        <w:t>piruvata</w:t>
      </w:r>
      <w:proofErr w:type="spellEnd"/>
      <w:r w:rsidR="009C4472">
        <w:rPr>
          <w:rFonts w:ascii="Times New Roman" w:hAnsi="Times New Roman" w:cs="Times New Roman"/>
          <w:sz w:val="24"/>
          <w:szCs w:val="24"/>
        </w:rPr>
        <w:t xml:space="preserve"> </w:t>
      </w:r>
      <w:r w:rsidRPr="00D21B6C">
        <w:rPr>
          <w:rFonts w:ascii="Times New Roman" w:hAnsi="Times New Roman" w:cs="Times New Roman"/>
          <w:sz w:val="24"/>
          <w:szCs w:val="24"/>
        </w:rPr>
        <w:t xml:space="preserve">i pritom </w:t>
      </w:r>
      <w:r w:rsidR="009C4472">
        <w:rPr>
          <w:rFonts w:ascii="Times New Roman" w:hAnsi="Times New Roman" w:cs="Times New Roman"/>
          <w:sz w:val="24"/>
          <w:szCs w:val="24"/>
        </w:rPr>
        <w:t xml:space="preserve">nastaje </w:t>
      </w:r>
      <w:proofErr w:type="spellStart"/>
      <w:r w:rsidR="009C4472">
        <w:rPr>
          <w:rFonts w:ascii="Times New Roman" w:hAnsi="Times New Roman" w:cs="Times New Roman"/>
          <w:sz w:val="24"/>
          <w:szCs w:val="24"/>
        </w:rPr>
        <w:t>laktat</w:t>
      </w:r>
      <w:proofErr w:type="spellEnd"/>
      <w:r w:rsidR="009C4472">
        <w:rPr>
          <w:rFonts w:ascii="Times New Roman" w:hAnsi="Times New Roman" w:cs="Times New Roman"/>
          <w:sz w:val="24"/>
          <w:szCs w:val="24"/>
        </w:rPr>
        <w:t>. S druge strane,</w:t>
      </w:r>
      <w:r w:rsidRPr="00D21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glikoliz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u mišiću koristi pohranjeni glikogen prije glukoze iz krvotoka 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/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ggan&lt;/Author&gt;&lt;Year&gt;1993&lt;/Year&gt;&lt;RecNum&gt;21&lt;/RecNum&gt;&lt;DisplayText&gt;(Coggan, Abduljalil et al. 1993)&lt;/DisplayText&gt;&lt;record&gt;&lt;rec-number&gt;21&lt;/rec-number&gt;&lt;foreign-keys&gt;&lt;key app="EN" db-id="sedrat0vlt9905ea2t75ezwef5ftzav90adp"&gt;21&lt;/key&gt;&lt;/foreign-keys&gt;&lt;ref-type name="Journal Article"&gt;17&lt;/ref-type&gt;&lt;contributors&gt;&lt;authors&gt;&lt;author&gt;Coggan, A. R.&lt;/author&gt;&lt;author&gt;Abduljalil, A. M.&lt;/author&gt;&lt;author&gt;Swanson, S. C.&lt;/author&gt;&lt;author&gt;Earle, M. S.&lt;/author&gt;&lt;author&gt;Farris, J. W.&lt;/author&gt;&lt;author&gt;Mendenhall, L. A.&lt;/author&gt;&lt;author&gt;Robitaille, P. M.&lt;/author&gt;&lt;/authors&gt;&lt;/contributors&gt;&lt;auth-address&gt;OHIO STATE UNIV,SCH HLTH PHYS EDUC &amp;amp; RECREAT,EXERCISE PHYSIOL LAB,COLUMBUS,OH 43210. OHIO STATE UNIV,DEPT RADIOL,COLUMBUS,OH 43210. OHIO STATE UNIV,DEPT MED BIOCHEM,COLUMBUS,OH 43210.&lt;/auth-address&gt;&lt;titles&gt;&lt;title&gt;MUSCLE METABOLISM DURING EXERCISE IN YOUNG AND OLDER UNTRAINED AND ENDURANCE-TRAINED MEN&lt;/title&gt;&lt;secondary-title&gt;Journal of Applied Physiology&lt;/secondary-title&gt;&lt;/titles&gt;&lt;periodical&gt;&lt;full-title&gt;Journal of Applied Physiology&lt;/full-title&gt;&lt;/periodical&gt;&lt;pages&gt;2125-2133&lt;/pages&gt;&lt;volume&gt;75&lt;/volume&gt;&lt;number&gt;5&lt;/number&gt;&lt;keywords&gt;&lt;keyword&gt;aging&lt;/keyword&gt;&lt;keyword&gt;master athletes&lt;/keyword&gt;&lt;keyword&gt;muscle atrophy&lt;/keyword&gt;&lt;keyword&gt;citrate synthase&lt;/keyword&gt;&lt;keyword&gt;magnetic&lt;/keyword&gt;&lt;keyword&gt;resonance spectroscopy&lt;/keyword&gt;&lt;keyword&gt;magnetic resonance imaging&lt;/keyword&gt;&lt;keyword&gt;skeletal-muscle&lt;/keyword&gt;&lt;keyword&gt;magnetic-resonance&lt;/keyword&gt;&lt;keyword&gt;elderly men&lt;/keyword&gt;&lt;keyword&gt;women&lt;/keyword&gt;&lt;keyword&gt;adaptations&lt;/keyword&gt;&lt;keyword&gt;thresholds&lt;/keyword&gt;&lt;keyword&gt;decline&lt;/keyword&gt;&lt;keyword&gt;gender&lt;/keyword&gt;&lt;keyword&gt;vo2max&lt;/keyword&gt;&lt;keyword&gt;rats&lt;/keyword&gt;&lt;/keywords&gt;&lt;dates&gt;&lt;year&gt;1993&lt;/year&gt;&lt;pub-dates&gt;&lt;date&gt;Nov&lt;/date&gt;&lt;/pub-dates&gt;&lt;/dates&gt;&lt;isbn&gt;8750-7587&lt;/isbn&gt;&lt;accession-num&gt;WOS:A1993MG96000030&lt;/accession-num&gt;&lt;work-type&gt;Article&lt;/work-type&gt;&lt;urls&gt;&lt;related-urls&gt;&lt;url&gt;&amp;lt;Go to ISI&amp;gt;://WOS:A1993MG96000030&lt;/url&gt;&lt;/related-urls&gt;&lt;/urls&gt;&lt;language&gt;English&lt;/language&gt;&lt;/record&gt;&lt;/Cite&gt;&lt;/EndNote&gt;</w:instrTex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separate"/>
      </w:r>
      <w:r w:rsidRPr="00D21B6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Coggan, 1993 #21" w:history="1">
        <w:r w:rsidR="009C4472">
          <w:rPr>
            <w:rFonts w:ascii="Times New Roman" w:hAnsi="Times New Roman" w:cs="Times New Roman"/>
            <w:noProof/>
            <w:sz w:val="24"/>
            <w:szCs w:val="24"/>
          </w:rPr>
          <w:t>Coggan i sur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>. 1993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Pr="00D21B6C">
        <w:rPr>
          <w:rFonts w:ascii="Times New Roman" w:hAnsi="Times New Roman" w:cs="Times New Roman"/>
          <w:sz w:val="24"/>
          <w:szCs w:val="24"/>
        </w:rPr>
        <w:t xml:space="preserve">, te je logično da ukoliko organizam mobilizira veće količine glukoze pri vježbanju visokog intenziteta, a pri tom troši zalihe glikogena pohranjene u aktivnoj muskulaturi, </w:t>
      </w:r>
      <w:r w:rsidR="009C4472">
        <w:rPr>
          <w:rFonts w:ascii="Times New Roman" w:hAnsi="Times New Roman" w:cs="Times New Roman"/>
          <w:sz w:val="24"/>
          <w:szCs w:val="24"/>
        </w:rPr>
        <w:t>da</w:t>
      </w:r>
      <w:r w:rsidRPr="00D21B6C">
        <w:rPr>
          <w:rFonts w:ascii="Times New Roman" w:hAnsi="Times New Roman" w:cs="Times New Roman"/>
          <w:sz w:val="24"/>
          <w:szCs w:val="24"/>
        </w:rPr>
        <w:t xml:space="preserve"> se mobilizirana glukoza u krvotoku ne troši. Samim time nastaje povećano nakupljanje glukoze u krvi. Statistički značajna razlika postoji  i između druge (T2) i treće točke mjerenja (T3), odnosno u razini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i glukoze izmjerenih odmah nakon testa i </w:t>
      </w:r>
      <w:r w:rsidR="009C4472">
        <w:rPr>
          <w:rFonts w:ascii="Times New Roman" w:hAnsi="Times New Roman" w:cs="Times New Roman"/>
          <w:sz w:val="24"/>
          <w:szCs w:val="24"/>
        </w:rPr>
        <w:t>nakon odmora</w:t>
      </w:r>
      <w:r w:rsidRPr="00D21B6C">
        <w:rPr>
          <w:rFonts w:ascii="Times New Roman" w:hAnsi="Times New Roman" w:cs="Times New Roman"/>
          <w:sz w:val="24"/>
          <w:szCs w:val="24"/>
        </w:rPr>
        <w:t xml:space="preserve"> od 5 minuta. Neočekivano u ovom istraživanju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i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rastu i u oporavku. Pošto su ispitanici visoko utrenirani borci, bilo je za očekivati</w:t>
      </w:r>
      <w:r w:rsidRPr="00D21B6C">
        <w:rPr>
          <w:rFonts w:ascii="Times New Roman" w:hAnsi="Times New Roman" w:cs="Times New Roman"/>
          <w:color w:val="000000"/>
          <w:sz w:val="24"/>
          <w:szCs w:val="24"/>
        </w:rPr>
        <w:t xml:space="preserve"> da će </w:t>
      </w:r>
      <w:proofErr w:type="spellStart"/>
      <w:r w:rsidRPr="00D21B6C">
        <w:rPr>
          <w:rFonts w:ascii="Times New Roman" w:hAnsi="Times New Roman" w:cs="Times New Roman"/>
          <w:color w:val="000000"/>
          <w:sz w:val="24"/>
          <w:szCs w:val="24"/>
        </w:rPr>
        <w:t>laktati</w:t>
      </w:r>
      <w:proofErr w:type="spellEnd"/>
      <w:r w:rsidRPr="00D21B6C">
        <w:rPr>
          <w:rFonts w:ascii="Times New Roman" w:hAnsi="Times New Roman" w:cs="Times New Roman"/>
          <w:color w:val="000000"/>
          <w:sz w:val="24"/>
          <w:szCs w:val="24"/>
        </w:rPr>
        <w:t xml:space="preserve"> imati trend opadanja </w:t>
      </w:r>
      <w:r w:rsidR="00FF499C">
        <w:rPr>
          <w:rFonts w:ascii="Times New Roman" w:hAnsi="Times New Roman" w:cs="Times New Roman"/>
          <w:color w:val="000000"/>
          <w:sz w:val="24"/>
          <w:szCs w:val="24"/>
        </w:rPr>
        <w:t>(</w:t>
      </w:r>
      <w:proofErr w:type="spellStart"/>
      <w:r w:rsidR="00FF499C">
        <w:rPr>
          <w:rFonts w:ascii="Times New Roman" w:hAnsi="Times New Roman" w:cs="Times New Roman"/>
          <w:color w:val="000000"/>
          <w:sz w:val="24"/>
          <w:szCs w:val="24"/>
        </w:rPr>
        <w:t>Franchini</w:t>
      </w:r>
      <w:proofErr w:type="spellEnd"/>
      <w:r w:rsidR="00FF499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D21B6C">
        <w:rPr>
          <w:rFonts w:ascii="Times New Roman" w:hAnsi="Times New Roman" w:cs="Times New Roman"/>
          <w:color w:val="000000"/>
          <w:sz w:val="24"/>
          <w:szCs w:val="24"/>
        </w:rPr>
        <w:t xml:space="preserve">1998), jer visoko utrenirani sportaši se bolje  adaptiraju na uvjete koje uzrokuje rad visokog intenziteta </w:t>
      </w:r>
      <w:r w:rsidR="00B00EB2" w:rsidRPr="00D21B6C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Pr="00D21B6C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Daussin&lt;/Author&gt;&lt;Year&gt;2008&lt;/Year&gt;&lt;RecNum&gt;20&lt;/RecNum&gt;&lt;DisplayText&gt;(Daussin, Zoll et al. 2008)&lt;/DisplayText&gt;&lt;record&gt;&lt;rec-number&gt;20&lt;/rec-number&gt;&lt;foreign-keys&gt;&lt;key app="EN" db-id="sedrat0vlt9905ea2t75ezwef5ftzav90adp"&gt;20&lt;/key&gt;&lt;/foreign-keys&gt;&lt;ref-type name="Journal Article"&gt;17&lt;/ref-type&gt;&lt;contributors&gt;&lt;authors&gt;&lt;author&gt;Daussin, F.&lt;/author&gt;&lt;author&gt;Zoll, J.&lt;/author&gt;&lt;author&gt;Ponsot, E.&lt;/author&gt;&lt;author&gt;Ventura-Clapier, R.&lt;/author&gt;&lt;author&gt;Mettauer, B.&lt;/author&gt;&lt;author&gt;Piquard, F.&lt;/author&gt;&lt;author&gt;Geny, B.&lt;/author&gt;&lt;author&gt;Richard, R.&lt;/author&gt;&lt;/authors&gt;&lt;/contributors&gt;&lt;titles&gt;&lt;title&gt;Training at high exercise intensity promotes qualitative adaptations of mitochondrial function in human skeletal muscle&lt;/title&gt;&lt;secondary-title&gt;Fundamental &amp;amp; Clinical Pharmacology&lt;/secondary-title&gt;&lt;/titles&gt;&lt;periodical&gt;&lt;full-title&gt;Fundamental &amp;amp; Clinical Pharmacology&lt;/full-title&gt;&lt;/periodical&gt;&lt;pages&gt;40-40&lt;/pages&gt;&lt;volume&gt;22&lt;/volume&gt;&lt;dates&gt;&lt;year&gt;2008&lt;/year&gt;&lt;pub-dates&gt;&lt;date&gt;Jun&lt;/date&gt;&lt;/pub-dates&gt;&lt;/dates&gt;&lt;isbn&gt;0767-3981&lt;/isbn&gt;&lt;accession-num&gt;WOS:000256760500192&lt;/accession-num&gt;&lt;work-type&gt;Meeting Abstract&lt;/work-type&gt;&lt;urls&gt;&lt;related-urls&gt;&lt;url&gt;&amp;lt;Go to ISI&amp;gt;://WOS:000256760500192&lt;/url&gt;&lt;/related-urls&gt;&lt;/urls&gt;&lt;language&gt;English&lt;/language&gt;&lt;/record&gt;&lt;/Cite&gt;&lt;/EndNote&gt;</w:instrText>
      </w:r>
      <w:r w:rsidR="00B00EB2" w:rsidRPr="00D21B6C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D21B6C">
        <w:rPr>
          <w:rFonts w:ascii="Times New Roman" w:hAnsi="Times New Roman" w:cs="Times New Roman"/>
          <w:noProof/>
          <w:color w:val="000000"/>
          <w:sz w:val="24"/>
          <w:szCs w:val="24"/>
        </w:rPr>
        <w:t>(</w:t>
      </w:r>
      <w:hyperlink w:anchor="_ENREF_7" w:tooltip="Daussin, 2008 #20" w:history="1">
        <w:r w:rsidR="00FF499C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 xml:space="preserve">Daussin i sur. </w:t>
        </w:r>
        <w:r w:rsidRPr="00D21B6C">
          <w:rPr>
            <w:rFonts w:ascii="Times New Roman" w:hAnsi="Times New Roman" w:cs="Times New Roman"/>
            <w:noProof/>
            <w:color w:val="000000"/>
            <w:sz w:val="24"/>
            <w:szCs w:val="24"/>
          </w:rPr>
          <w:t>2008</w:t>
        </w:r>
      </w:hyperlink>
      <w:r w:rsidRPr="00D21B6C">
        <w:rPr>
          <w:rFonts w:ascii="Times New Roman" w:hAnsi="Times New Roman" w:cs="Times New Roman"/>
          <w:noProof/>
          <w:color w:val="000000"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C4472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9C4472">
        <w:rPr>
          <w:rFonts w:ascii="Times New Roman" w:hAnsi="Times New Roman" w:cs="Times New Roman"/>
          <w:sz w:val="24"/>
          <w:szCs w:val="24"/>
        </w:rPr>
        <w:t xml:space="preserve"> Dobiveni rezultati mogu se jednim dijelom tumačiti kontroliranim uvjetima</w:t>
      </w:r>
      <w:r w:rsidRPr="00D21B6C">
        <w:rPr>
          <w:rFonts w:ascii="Times New Roman" w:hAnsi="Times New Roman" w:cs="Times New Roman"/>
          <w:sz w:val="24"/>
          <w:szCs w:val="24"/>
        </w:rPr>
        <w:t xml:space="preserve"> testa, za razliku od judo borbe, gdje borac sam diktira tempo i prilagođava se uvjetima borbe. Drugo moguće objašnjenje je i trajanje testa. </w:t>
      </w:r>
      <w:r w:rsidR="009C4472">
        <w:rPr>
          <w:rFonts w:ascii="Times New Roman" w:hAnsi="Times New Roman" w:cs="Times New Roman"/>
          <w:sz w:val="24"/>
          <w:szCs w:val="24"/>
        </w:rPr>
        <w:t>Naime, i</w:t>
      </w:r>
      <w:r w:rsidRPr="00D21B6C">
        <w:rPr>
          <w:rFonts w:ascii="Times New Roman" w:hAnsi="Times New Roman" w:cs="Times New Roman"/>
          <w:sz w:val="24"/>
          <w:szCs w:val="24"/>
        </w:rPr>
        <w:t>spitanici su morali odraditi maksi</w:t>
      </w:r>
      <w:r w:rsidR="009C4472">
        <w:rPr>
          <w:rFonts w:ascii="Times New Roman" w:hAnsi="Times New Roman" w:cs="Times New Roman"/>
          <w:sz w:val="24"/>
          <w:szCs w:val="24"/>
        </w:rPr>
        <w:t>malni napor u svega 95 sekundi.</w:t>
      </w:r>
      <w:r w:rsidRPr="00D21B6C">
        <w:rPr>
          <w:rFonts w:ascii="Times New Roman" w:hAnsi="Times New Roman" w:cs="Times New Roman"/>
          <w:sz w:val="24"/>
          <w:szCs w:val="24"/>
        </w:rPr>
        <w:t xml:space="preserve"> </w:t>
      </w:r>
      <w:r w:rsidR="009C4472">
        <w:rPr>
          <w:rFonts w:ascii="Times New Roman" w:hAnsi="Times New Roman" w:cs="Times New Roman"/>
          <w:sz w:val="24"/>
          <w:szCs w:val="24"/>
        </w:rPr>
        <w:t>P</w:t>
      </w:r>
      <w:r w:rsidRPr="00D21B6C">
        <w:rPr>
          <w:rFonts w:ascii="Times New Roman" w:hAnsi="Times New Roman" w:cs="Times New Roman"/>
          <w:sz w:val="24"/>
          <w:szCs w:val="24"/>
        </w:rPr>
        <w:t xml:space="preserve">rema nekim autorima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i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5 minuta nakon </w:t>
      </w:r>
      <w:r w:rsidR="009C4472">
        <w:rPr>
          <w:rFonts w:ascii="Times New Roman" w:hAnsi="Times New Roman" w:cs="Times New Roman"/>
          <w:sz w:val="24"/>
          <w:szCs w:val="24"/>
        </w:rPr>
        <w:t xml:space="preserve">intenzivnog i razmjerno kratkog </w:t>
      </w:r>
      <w:r w:rsidRPr="00D21B6C">
        <w:rPr>
          <w:rFonts w:ascii="Times New Roman" w:hAnsi="Times New Roman" w:cs="Times New Roman"/>
          <w:sz w:val="24"/>
          <w:szCs w:val="24"/>
        </w:rPr>
        <w:t xml:space="preserve">vježbanja ne bi trebali opadati nego pokazivati svoje maksimalne vrijednosti 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begin"/>
      </w:r>
      <w:r w:rsidRPr="00D21B6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ouhal&lt;/Author&gt;&lt;Year&gt;2007&lt;/Year&gt;&lt;RecNum&gt;57&lt;/RecNum&gt;&lt;DisplayText&gt;(Zouhal, Vincent et al. 2007)&lt;/DisplayText&gt;&lt;record&gt;&lt;rec-number&gt;57&lt;/rec-number&gt;&lt;foreign-keys&gt;&lt;key app="EN" db-id="zd0wfee062wts7e9a0uvddr1d9txpfzetv0p"&gt;57&lt;/key&gt;&lt;/foreign-keys&gt;&lt;ref-type name="Journal Article"&gt;17&lt;/ref-type&gt;&lt;contributors&gt;&lt;authors&gt;&lt;author&gt;Zouhal, H.&lt;/author&gt;&lt;author&gt;Vincent, S. &lt;/author&gt;&lt;author&gt;Moussa, E.&lt;/author&gt;&lt;author&gt; Jacob, C.&lt;/author&gt;&lt;author&gt; Groussard, C.&lt;/author&gt;&lt;author&gt; Ben Abderrahaman, A.&lt;/author&gt;&lt;author&gt;Prioux, P.&lt;/author&gt;&lt;/authors&gt;&lt;/contributors&gt;&lt;titles&gt;&lt;title&gt;Influence of training status on plasma volume variations and plasma lactate concentrations in response to supramaximal exercise&lt;/title&gt;&lt;secondary-title&gt;Biology of Sport&lt;/secondary-title&gt;&lt;/titles&gt;&lt;periodical&gt;&lt;full-title&gt;Biology of Sport&lt;/full-title&gt;&lt;abbr-1&gt;Biol Sport&lt;/abbr-1&gt;&lt;/periodical&gt;&lt;pages&gt;&lt;style face="normal" font="default" charset="238" size="100%"&gt;339-356&lt;/style&gt;&lt;/pages&gt;&lt;volume&gt;&lt;style face="normal" font="default" charset="238" size="100%"&gt;24&lt;/style&gt;&lt;/volume&gt;&lt;number&gt;&lt;style face="normal" font="default" charset="238" size="100%"&gt;4&lt;/style&gt;&lt;/number&gt;&lt;section&gt;&lt;style face="normal" font="default" charset="238" size="100%"&gt;339&lt;/style&gt;&lt;/section&gt;&lt;keywords&gt;&lt;keyword&gt;Lacate, Sprint, Endurance, Hemoconcentration, Hematocrit&lt;/keyword&gt;&lt;/keywords&gt;&lt;dates&gt;&lt;year&gt;&lt;style face="normal" font="default" charset="238" size="100%"&gt;2007&lt;/style&gt;&lt;/year&gt;&lt;/dates&gt;&lt;urls&gt;&lt;related-urls&gt;&lt;url&gt;http://www.google.hr/url?sa=t&amp;amp;rct=j&amp;amp;q=&amp;amp;esrc=s&amp;amp;source=web&amp;amp;cd=8&amp;amp;ved=0CHMQFjAH&amp;amp;url=http%3A%2F%2Fbiolsport.com%2Ffulltxt.php%3FICID%3D890535&amp;amp;ei=P6zQUMC5MtDNsgabkYGoAQ&amp;amp;usg=AFQjCNHdqr4xWmMnwOD3XSjdRGA7V4Fe0Q&amp;amp;bvm=bv.1355534169,d.Yms&lt;/url&gt;&lt;/related-urls&gt;&lt;/urls&gt;&lt;/record&gt;&lt;/Cite&gt;&lt;/EndNote&gt;</w:instrTex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separate"/>
      </w:r>
      <w:r w:rsidRPr="00D21B6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0" w:tooltip="Zouhal, 2007 #57" w:history="1">
        <w:r w:rsidR="009C4472">
          <w:rPr>
            <w:rFonts w:ascii="Times New Roman" w:hAnsi="Times New Roman" w:cs="Times New Roman"/>
            <w:noProof/>
            <w:sz w:val="24"/>
            <w:szCs w:val="24"/>
          </w:rPr>
          <w:t>Zouhal i sur.</w:t>
        </w:r>
        <w:r w:rsidRPr="00D21B6C">
          <w:rPr>
            <w:rFonts w:ascii="Times New Roman" w:hAnsi="Times New Roman" w:cs="Times New Roman"/>
            <w:noProof/>
            <w:sz w:val="24"/>
            <w:szCs w:val="24"/>
          </w:rPr>
          <w:t xml:space="preserve"> 2007</w:t>
        </w:r>
      </w:hyperlink>
      <w:r w:rsidRPr="00D21B6C">
        <w:rPr>
          <w:rFonts w:ascii="Times New Roman" w:hAnsi="Times New Roman" w:cs="Times New Roman"/>
          <w:noProof/>
          <w:sz w:val="24"/>
          <w:szCs w:val="24"/>
        </w:rPr>
        <w:t>)</w:t>
      </w:r>
      <w:r w:rsidR="00B00EB2" w:rsidRPr="00D21B6C">
        <w:rPr>
          <w:rFonts w:ascii="Times New Roman" w:hAnsi="Times New Roman" w:cs="Times New Roman"/>
          <w:sz w:val="24"/>
          <w:szCs w:val="24"/>
        </w:rPr>
        <w:fldChar w:fldCharType="end"/>
      </w:r>
      <w:r w:rsidRPr="00D21B6C">
        <w:rPr>
          <w:rFonts w:ascii="Times New Roman" w:hAnsi="Times New Roman" w:cs="Times New Roman"/>
          <w:sz w:val="24"/>
          <w:szCs w:val="24"/>
        </w:rPr>
        <w:t xml:space="preserve">.  </w:t>
      </w:r>
      <w:r w:rsidR="001238B8">
        <w:rPr>
          <w:rFonts w:ascii="Times New Roman" w:hAnsi="Times New Roman" w:cs="Times New Roman"/>
          <w:sz w:val="24"/>
          <w:szCs w:val="24"/>
        </w:rPr>
        <w:t xml:space="preserve">Pretpostavaka je da slični fiziološki fenomeni egzistiraju </w:t>
      </w:r>
      <w:r w:rsidRPr="00D21B6C">
        <w:rPr>
          <w:rFonts w:ascii="Times New Roman" w:hAnsi="Times New Roman" w:cs="Times New Roman"/>
          <w:sz w:val="24"/>
          <w:szCs w:val="24"/>
        </w:rPr>
        <w:t xml:space="preserve">i </w:t>
      </w:r>
      <w:r w:rsidR="001238B8">
        <w:rPr>
          <w:rFonts w:ascii="Times New Roman" w:hAnsi="Times New Roman" w:cs="Times New Roman"/>
          <w:sz w:val="24"/>
          <w:szCs w:val="24"/>
        </w:rPr>
        <w:t>kod glukoze</w:t>
      </w:r>
      <w:r w:rsidRPr="00D21B6C">
        <w:rPr>
          <w:rFonts w:ascii="Times New Roman" w:hAnsi="Times New Roman" w:cs="Times New Roman"/>
          <w:sz w:val="24"/>
          <w:szCs w:val="24"/>
        </w:rPr>
        <w:t xml:space="preserve"> gdje</w:t>
      </w:r>
      <w:r w:rsidR="001238B8">
        <w:rPr>
          <w:rFonts w:ascii="Times New Roman" w:hAnsi="Times New Roman" w:cs="Times New Roman"/>
          <w:sz w:val="24"/>
          <w:szCs w:val="24"/>
        </w:rPr>
        <w:t xml:space="preserve"> također</w:t>
      </w:r>
      <w:r w:rsidRPr="00D21B6C">
        <w:rPr>
          <w:rFonts w:ascii="Times New Roman" w:hAnsi="Times New Roman" w:cs="Times New Roman"/>
          <w:sz w:val="24"/>
          <w:szCs w:val="24"/>
        </w:rPr>
        <w:t xml:space="preserve"> postoji rast </w:t>
      </w:r>
      <w:r w:rsidR="001238B8">
        <w:rPr>
          <w:rFonts w:ascii="Times New Roman" w:hAnsi="Times New Roman" w:cs="Times New Roman"/>
          <w:sz w:val="24"/>
          <w:szCs w:val="24"/>
        </w:rPr>
        <w:t xml:space="preserve">vrijednosti </w:t>
      </w:r>
      <w:r w:rsidRPr="00D21B6C">
        <w:rPr>
          <w:rFonts w:ascii="Times New Roman" w:hAnsi="Times New Roman" w:cs="Times New Roman"/>
          <w:sz w:val="24"/>
          <w:szCs w:val="24"/>
        </w:rPr>
        <w:t xml:space="preserve">između druge (T2) i treće točke mjerenja (T3). U oporavku je normalno da postoji brža sinteza glikogena dobro utreniranih </w:t>
      </w:r>
      <w:r w:rsidRPr="00D21B6C">
        <w:rPr>
          <w:rFonts w:ascii="Times New Roman" w:hAnsi="Times New Roman" w:cs="Times New Roman"/>
          <w:sz w:val="24"/>
          <w:szCs w:val="24"/>
        </w:rPr>
        <w:lastRenderedPageBreak/>
        <w:t>osoba.</w:t>
      </w:r>
      <w:r w:rsidR="009C4472">
        <w:rPr>
          <w:rFonts w:ascii="Times New Roman" w:hAnsi="Times New Roman" w:cs="Times New Roman"/>
          <w:sz w:val="24"/>
          <w:szCs w:val="24"/>
        </w:rPr>
        <w:t xml:space="preserve"> Mobilizira se</w:t>
      </w:r>
      <w:r w:rsidRPr="00D21B6C">
        <w:rPr>
          <w:rFonts w:ascii="Times New Roman" w:hAnsi="Times New Roman" w:cs="Times New Roman"/>
          <w:sz w:val="24"/>
          <w:szCs w:val="24"/>
        </w:rPr>
        <w:t xml:space="preserve"> više glukoze, a za rad koristi mišićni </w:t>
      </w:r>
      <w:r w:rsidR="009C4472">
        <w:rPr>
          <w:rFonts w:ascii="Times New Roman" w:hAnsi="Times New Roman" w:cs="Times New Roman"/>
          <w:sz w:val="24"/>
          <w:szCs w:val="24"/>
        </w:rPr>
        <w:t>glikogen,</w:t>
      </w:r>
      <w:r w:rsidRPr="00D21B6C">
        <w:rPr>
          <w:rFonts w:ascii="Times New Roman" w:hAnsi="Times New Roman" w:cs="Times New Roman"/>
          <w:sz w:val="24"/>
          <w:szCs w:val="24"/>
        </w:rPr>
        <w:t xml:space="preserve"> što rezultira </w:t>
      </w:r>
      <w:r w:rsidR="001238B8">
        <w:rPr>
          <w:rFonts w:ascii="Times New Roman" w:hAnsi="Times New Roman" w:cs="Times New Roman"/>
          <w:sz w:val="24"/>
          <w:szCs w:val="24"/>
        </w:rPr>
        <w:t>većom količinom</w:t>
      </w:r>
      <w:r w:rsidRPr="00D21B6C">
        <w:rPr>
          <w:rFonts w:ascii="Times New Roman" w:hAnsi="Times New Roman" w:cs="Times New Roman"/>
          <w:sz w:val="24"/>
          <w:szCs w:val="24"/>
        </w:rPr>
        <w:t xml:space="preserve"> glukoze u opticaju </w:t>
      </w:r>
      <w:r w:rsidR="001238B8">
        <w:rPr>
          <w:rFonts w:ascii="Times New Roman" w:hAnsi="Times New Roman" w:cs="Times New Roman"/>
          <w:sz w:val="24"/>
          <w:szCs w:val="24"/>
        </w:rPr>
        <w:t xml:space="preserve">u trenutku </w:t>
      </w:r>
      <w:r w:rsidRPr="00D21B6C">
        <w:rPr>
          <w:rFonts w:ascii="Times New Roman" w:hAnsi="Times New Roman" w:cs="Times New Roman"/>
          <w:sz w:val="24"/>
          <w:szCs w:val="24"/>
        </w:rPr>
        <w:t xml:space="preserve">kada organizam </w:t>
      </w:r>
      <w:r w:rsidR="001238B8">
        <w:rPr>
          <w:rFonts w:ascii="Times New Roman" w:hAnsi="Times New Roman" w:cs="Times New Roman"/>
          <w:sz w:val="24"/>
          <w:szCs w:val="24"/>
        </w:rPr>
        <w:t>obnavlja</w:t>
      </w:r>
      <w:r w:rsidRPr="00D21B6C">
        <w:rPr>
          <w:rFonts w:ascii="Times New Roman" w:hAnsi="Times New Roman" w:cs="Times New Roman"/>
          <w:sz w:val="24"/>
          <w:szCs w:val="24"/>
        </w:rPr>
        <w:t xml:space="preserve"> zalihe glikogena</w:t>
      </w:r>
      <w:r w:rsidR="009C4472">
        <w:rPr>
          <w:rFonts w:ascii="Times New Roman" w:hAnsi="Times New Roman" w:cs="Times New Roman"/>
          <w:sz w:val="24"/>
          <w:szCs w:val="24"/>
        </w:rPr>
        <w:t>.</w:t>
      </w: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21B6C" w:rsidRPr="00D21B6C" w:rsidRDefault="00D21B6C" w:rsidP="00D21B6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>ZAKLJUČAK</w:t>
      </w:r>
    </w:p>
    <w:p w:rsidR="00D21B6C" w:rsidRPr="00D21B6C" w:rsidRDefault="00D21B6C" w:rsidP="00D21B6C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D21B6C">
        <w:rPr>
          <w:rFonts w:ascii="Times New Roman" w:hAnsi="Times New Roman" w:cs="Times New Roman"/>
          <w:sz w:val="24"/>
          <w:szCs w:val="24"/>
        </w:rPr>
        <w:t xml:space="preserve">Cilj ovog istraživanja bio je utvrditi i opisati krivulje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i glukoze pri izvođenju specifičnog judo testa (SJFT). Zabilježen srčana frekvencija pokazuje da je intenzitet rada za vrijeme testa bio vrlo visok. Uvidom u dinamiku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i glukoze možemo zaključiti da su dobivene vrijednosti približne kao i u judo borbi. Dobivena je statistički značajna razlika među točkama mjerenja kako u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im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tako i u glukozi. Vrijednosti </w:t>
      </w:r>
      <w:proofErr w:type="spellStart"/>
      <w:r w:rsidRPr="00D21B6C">
        <w:rPr>
          <w:rFonts w:ascii="Times New Roman" w:hAnsi="Times New Roman" w:cs="Times New Roman"/>
          <w:sz w:val="24"/>
          <w:szCs w:val="24"/>
        </w:rPr>
        <w:t>laktata</w:t>
      </w:r>
      <w:proofErr w:type="spellEnd"/>
      <w:r w:rsidRPr="00D21B6C">
        <w:rPr>
          <w:rFonts w:ascii="Times New Roman" w:hAnsi="Times New Roman" w:cs="Times New Roman"/>
          <w:sz w:val="24"/>
          <w:szCs w:val="24"/>
        </w:rPr>
        <w:t xml:space="preserve"> u  zadnjoj točki mjerenja (odmoru) statistički značajno rastu u odnosu na mjerenje koje je napravljeno odmah nakon izvođenja testa. Takav rezultat </w:t>
      </w:r>
      <w:r w:rsidR="001238B8">
        <w:rPr>
          <w:rFonts w:ascii="Times New Roman" w:hAnsi="Times New Roman" w:cs="Times New Roman"/>
          <w:sz w:val="24"/>
          <w:szCs w:val="24"/>
        </w:rPr>
        <w:t>može se</w:t>
      </w:r>
      <w:r w:rsidRPr="00D21B6C">
        <w:rPr>
          <w:rFonts w:ascii="Times New Roman" w:hAnsi="Times New Roman" w:cs="Times New Roman"/>
          <w:sz w:val="24"/>
          <w:szCs w:val="24"/>
        </w:rPr>
        <w:t xml:space="preserve"> pripisati kratkom trajanju testa i kontroliranim uvjetima u kojima je test izveden, za razliku od judo borbe koja ima daleko veću dinamiku pokreta. Isti rezultat dobio se i kod glukoze, što </w:t>
      </w:r>
      <w:r w:rsidR="001238B8">
        <w:rPr>
          <w:rFonts w:ascii="Times New Roman" w:hAnsi="Times New Roman" w:cs="Times New Roman"/>
          <w:sz w:val="24"/>
          <w:szCs w:val="24"/>
        </w:rPr>
        <w:t>je očekivano</w:t>
      </w:r>
      <w:r w:rsidRPr="00D21B6C">
        <w:rPr>
          <w:rFonts w:ascii="Times New Roman" w:hAnsi="Times New Roman" w:cs="Times New Roman"/>
          <w:sz w:val="24"/>
          <w:szCs w:val="24"/>
        </w:rPr>
        <w:t xml:space="preserve"> s obzirom da organizam u stanju oporavka nastoji nadoknaditi potrošeni glikogen iz mišića. </w:t>
      </w:r>
    </w:p>
    <w:p w:rsidR="00FA6C14" w:rsidRPr="00FA6C14" w:rsidRDefault="00FA6C14" w:rsidP="00FA6C14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D21B6C" w:rsidRPr="00D21B6C" w:rsidRDefault="00D21B6C" w:rsidP="00FF499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C14">
        <w:rPr>
          <w:rFonts w:ascii="Times New Roman" w:hAnsi="Times New Roman" w:cs="Times New Roman"/>
          <w:sz w:val="24"/>
          <w:szCs w:val="24"/>
        </w:rPr>
        <w:t>LITERATURA</w:t>
      </w:r>
    </w:p>
    <w:p w:rsidR="00D21B6C" w:rsidRPr="00205EB3" w:rsidRDefault="00B00EB2" w:rsidP="00D21B6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6C14">
        <w:rPr>
          <w:rFonts w:ascii="Times New Roman" w:hAnsi="Times New Roman" w:cs="Times New Roman"/>
          <w:sz w:val="24"/>
          <w:szCs w:val="24"/>
        </w:rPr>
        <w:fldChar w:fldCharType="begin"/>
      </w:r>
      <w:r w:rsidR="00D21B6C" w:rsidRPr="00205EB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A6C14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4"/>
      <w:r w:rsidR="00D21B6C" w:rsidRPr="00205EB3">
        <w:rPr>
          <w:rFonts w:ascii="Times New Roman" w:hAnsi="Times New Roman" w:cs="Times New Roman"/>
          <w:noProof/>
          <w:sz w:val="24"/>
          <w:szCs w:val="24"/>
        </w:rPr>
        <w:t>Bonitch-Dominguez, J., J. Bonitch-Gongora, P. Padial and B. Feriche (2010). "Changes in peak leg power induced by successive judo bouts and their relationship to lactate production." Journal of Sports Sciences</w:t>
      </w:r>
      <w:r w:rsidR="00D21B6C" w:rsidRPr="00C84103">
        <w:rPr>
          <w:rFonts w:ascii="Times New Roman" w:hAnsi="Times New Roman" w:cs="Times New Roman"/>
          <w:noProof/>
          <w:sz w:val="24"/>
          <w:szCs w:val="24"/>
        </w:rPr>
        <w:t xml:space="preserve"> 28</w:t>
      </w:r>
      <w:r w:rsidR="00D21B6C" w:rsidRPr="00205EB3">
        <w:rPr>
          <w:rFonts w:ascii="Times New Roman" w:hAnsi="Times New Roman" w:cs="Times New Roman"/>
          <w:noProof/>
          <w:sz w:val="24"/>
          <w:szCs w:val="24"/>
        </w:rPr>
        <w:t>(14): 1527-1534.</w:t>
      </w:r>
      <w:bookmarkEnd w:id="0"/>
    </w:p>
    <w:p w:rsidR="00D21B6C" w:rsidRPr="00FA6C14" w:rsidRDefault="00D21B6C" w:rsidP="00D21B6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" w:name="_ENREF_6"/>
      <w:r w:rsidRPr="00FA6C14">
        <w:rPr>
          <w:rFonts w:ascii="Times New Roman" w:hAnsi="Times New Roman" w:cs="Times New Roman"/>
          <w:noProof/>
          <w:sz w:val="24"/>
          <w:szCs w:val="24"/>
        </w:rPr>
        <w:t>Coggan, A. R., A. M. Abduljalil, S. C. Swanson, M. S. Earle, J. W. Farris, L. A. Mendenhall and P. M. Robitaille (1993). "</w:t>
      </w:r>
      <w:r w:rsidR="00205EB3">
        <w:rPr>
          <w:rFonts w:ascii="Times New Roman" w:hAnsi="Times New Roman" w:cs="Times New Roman"/>
          <w:noProof/>
          <w:sz w:val="24"/>
          <w:szCs w:val="24"/>
        </w:rPr>
        <w:t>M</w:t>
      </w:r>
      <w:r w:rsidR="00205EB3" w:rsidRPr="00FA6C14">
        <w:rPr>
          <w:rFonts w:ascii="Times New Roman" w:hAnsi="Times New Roman" w:cs="Times New Roman"/>
          <w:noProof/>
          <w:sz w:val="24"/>
          <w:szCs w:val="24"/>
        </w:rPr>
        <w:t>uscle metabolism during exercise in young and older untrained and endurance-trained men.</w:t>
      </w:r>
      <w:r w:rsidRPr="00FA6C14">
        <w:rPr>
          <w:rFonts w:ascii="Times New Roman" w:hAnsi="Times New Roman" w:cs="Times New Roman"/>
          <w:noProof/>
          <w:sz w:val="24"/>
          <w:szCs w:val="24"/>
        </w:rPr>
        <w:t xml:space="preserve">" Journal of Applied Physiology </w:t>
      </w:r>
      <w:r w:rsidRPr="00C84103">
        <w:rPr>
          <w:rFonts w:ascii="Times New Roman" w:hAnsi="Times New Roman" w:cs="Times New Roman"/>
          <w:noProof/>
          <w:sz w:val="24"/>
          <w:szCs w:val="24"/>
        </w:rPr>
        <w:t>75</w:t>
      </w:r>
      <w:r w:rsidRPr="00FA6C14">
        <w:rPr>
          <w:rFonts w:ascii="Times New Roman" w:hAnsi="Times New Roman" w:cs="Times New Roman"/>
          <w:noProof/>
          <w:sz w:val="24"/>
          <w:szCs w:val="24"/>
        </w:rPr>
        <w:t>(5): 2125-2133.</w:t>
      </w:r>
      <w:bookmarkEnd w:id="1"/>
    </w:p>
    <w:p w:rsidR="00D21B6C" w:rsidRPr="00FA6C14" w:rsidRDefault="00D21B6C" w:rsidP="00D21B6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" w:name="_ENREF_7"/>
      <w:r w:rsidRPr="00FA6C14">
        <w:rPr>
          <w:rFonts w:ascii="Times New Roman" w:hAnsi="Times New Roman" w:cs="Times New Roman"/>
          <w:noProof/>
          <w:sz w:val="24"/>
          <w:szCs w:val="24"/>
        </w:rPr>
        <w:t xml:space="preserve">Daussin, F., J. Zoll, E. Ponsot, R. Ventura-Clapier, B. Mettauer, F. Piquard, B. Geny and R. Richard (2008). "Training at high exercise intensity promotes qualitative adaptations of mitochondrial function in human skeletal muscle." Fundamental &amp; Clinical Pharmacology </w:t>
      </w:r>
      <w:r w:rsidRPr="00C84103">
        <w:rPr>
          <w:rFonts w:ascii="Times New Roman" w:hAnsi="Times New Roman" w:cs="Times New Roman"/>
          <w:noProof/>
          <w:sz w:val="24"/>
          <w:szCs w:val="24"/>
        </w:rPr>
        <w:t>22:</w:t>
      </w:r>
      <w:r w:rsidRPr="00FA6C14">
        <w:rPr>
          <w:rFonts w:ascii="Times New Roman" w:hAnsi="Times New Roman" w:cs="Times New Roman"/>
          <w:noProof/>
          <w:sz w:val="24"/>
          <w:szCs w:val="24"/>
        </w:rPr>
        <w:t xml:space="preserve"> 40-40.</w:t>
      </w:r>
      <w:bookmarkEnd w:id="2"/>
    </w:p>
    <w:p w:rsidR="00D21B6C" w:rsidRPr="00FA6C14" w:rsidRDefault="00D21B6C" w:rsidP="00D21B6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" w:name="_ENREF_8"/>
      <w:r w:rsidRPr="00FA6C14">
        <w:rPr>
          <w:rFonts w:ascii="Times New Roman" w:hAnsi="Times New Roman" w:cs="Times New Roman"/>
          <w:noProof/>
          <w:sz w:val="24"/>
          <w:szCs w:val="24"/>
        </w:rPr>
        <w:t xml:space="preserve">Detanico, D., J. Dal Pupo, E. Franchini and S. G. dos Santos (2012). "Relationship of aerobic and neuromuscular indexes with specific actions in judo." Science &amp; Sports </w:t>
      </w:r>
      <w:r w:rsidRPr="00C84103">
        <w:rPr>
          <w:rFonts w:ascii="Times New Roman" w:hAnsi="Times New Roman" w:cs="Times New Roman"/>
          <w:noProof/>
          <w:sz w:val="24"/>
          <w:szCs w:val="24"/>
        </w:rPr>
        <w:t>27(</w:t>
      </w:r>
      <w:r w:rsidRPr="00FA6C14">
        <w:rPr>
          <w:rFonts w:ascii="Times New Roman" w:hAnsi="Times New Roman" w:cs="Times New Roman"/>
          <w:noProof/>
          <w:sz w:val="24"/>
          <w:szCs w:val="24"/>
        </w:rPr>
        <w:t>1): 16-22.</w:t>
      </w:r>
      <w:bookmarkEnd w:id="3"/>
    </w:p>
    <w:p w:rsidR="00D21B6C" w:rsidRPr="00FA6C14" w:rsidRDefault="00D21B6C" w:rsidP="00D21B6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" w:name="_ENREF_9"/>
      <w:r w:rsidRPr="00FA6C14">
        <w:rPr>
          <w:rFonts w:ascii="Times New Roman" w:hAnsi="Times New Roman" w:cs="Times New Roman"/>
          <w:noProof/>
          <w:sz w:val="24"/>
          <w:szCs w:val="24"/>
        </w:rPr>
        <w:t xml:space="preserve">Friedlander, A. L., G. A. Casazza, M. A. Horning, M. J. Huie and G. A. Brooks (1997). "Training-induced alterations of glucose flux in men." Journal of Applied Physiology </w:t>
      </w:r>
      <w:r w:rsidRPr="00C84103">
        <w:rPr>
          <w:rFonts w:ascii="Times New Roman" w:hAnsi="Times New Roman" w:cs="Times New Roman"/>
          <w:noProof/>
          <w:sz w:val="24"/>
          <w:szCs w:val="24"/>
        </w:rPr>
        <w:t>82(</w:t>
      </w:r>
      <w:r w:rsidRPr="00FA6C14">
        <w:rPr>
          <w:rFonts w:ascii="Times New Roman" w:hAnsi="Times New Roman" w:cs="Times New Roman"/>
          <w:noProof/>
          <w:sz w:val="24"/>
          <w:szCs w:val="24"/>
        </w:rPr>
        <w:t>4): 1360-1369.</w:t>
      </w:r>
      <w:bookmarkEnd w:id="4"/>
    </w:p>
    <w:p w:rsidR="00D21B6C" w:rsidRPr="00FA6C14" w:rsidRDefault="00D21B6C" w:rsidP="00D21B6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5" w:name="_ENREF_11"/>
      <w:r w:rsidRPr="00FA6C1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ernandez-Garcia, R., G. Torres-Luque and C. Villaverde-Gutierrez (2009). "Physiological requirements of judo combat." International Sportmed Journal </w:t>
      </w:r>
      <w:r w:rsidRPr="00C84103">
        <w:rPr>
          <w:rFonts w:ascii="Times New Roman" w:hAnsi="Times New Roman" w:cs="Times New Roman"/>
          <w:noProof/>
          <w:sz w:val="24"/>
          <w:szCs w:val="24"/>
        </w:rPr>
        <w:t>10(</w:t>
      </w:r>
      <w:r w:rsidRPr="00FA6C14">
        <w:rPr>
          <w:rFonts w:ascii="Times New Roman" w:hAnsi="Times New Roman" w:cs="Times New Roman"/>
          <w:noProof/>
          <w:sz w:val="24"/>
          <w:szCs w:val="24"/>
        </w:rPr>
        <w:t>3): 145-151.</w:t>
      </w:r>
      <w:bookmarkEnd w:id="5"/>
    </w:p>
    <w:p w:rsidR="00D21B6C" w:rsidRPr="00FA6C14" w:rsidRDefault="00D21B6C" w:rsidP="00D21B6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" w:name="_ENREF_17"/>
      <w:r w:rsidRPr="00FA6C14">
        <w:rPr>
          <w:rFonts w:ascii="Times New Roman" w:hAnsi="Times New Roman" w:cs="Times New Roman"/>
          <w:noProof/>
          <w:sz w:val="24"/>
          <w:szCs w:val="24"/>
        </w:rPr>
        <w:t>Simoes, H. G., W. C. Hiyane, R. E. Benford, B. Madrid, F. A. Prada, S. R. Moreira, R. J. de Oliveira, F. Y. Nakamura and C. S. Campbell (2010). "Lactate threshold prediction by blood glucose and rating of perceived exertion in people with type 2 diabetes." Percept Mot Skills</w:t>
      </w:r>
      <w:r w:rsidRPr="00C84103">
        <w:rPr>
          <w:rFonts w:ascii="Times New Roman" w:hAnsi="Times New Roman" w:cs="Times New Roman"/>
          <w:noProof/>
          <w:sz w:val="24"/>
          <w:szCs w:val="24"/>
        </w:rPr>
        <w:t xml:space="preserve"> 111(</w:t>
      </w:r>
      <w:r w:rsidRPr="00FA6C14">
        <w:rPr>
          <w:rFonts w:ascii="Times New Roman" w:hAnsi="Times New Roman" w:cs="Times New Roman"/>
          <w:noProof/>
          <w:sz w:val="24"/>
          <w:szCs w:val="24"/>
        </w:rPr>
        <w:t>2): 365-378.</w:t>
      </w:r>
      <w:bookmarkEnd w:id="6"/>
    </w:p>
    <w:p w:rsidR="00D21B6C" w:rsidRPr="00FA6C14" w:rsidRDefault="00D21B6C" w:rsidP="00D21B6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7" w:name="_ENREF_19"/>
      <w:r w:rsidRPr="00FA6C14">
        <w:rPr>
          <w:rFonts w:ascii="Times New Roman" w:hAnsi="Times New Roman" w:cs="Times New Roman"/>
          <w:noProof/>
          <w:sz w:val="24"/>
          <w:szCs w:val="24"/>
        </w:rPr>
        <w:t>Sotero, R. C., E. Pardono, R. Landwehr, C. S. G. Campbell and H. G. Simoes (2009). "Blood Glucose Minimum Predicts Maximal Lactate Steady State on Running." International Journal of Sports Medicine</w:t>
      </w:r>
      <w:r w:rsidRPr="00C84103">
        <w:rPr>
          <w:rFonts w:ascii="Times New Roman" w:hAnsi="Times New Roman" w:cs="Times New Roman"/>
          <w:noProof/>
          <w:sz w:val="24"/>
          <w:szCs w:val="24"/>
        </w:rPr>
        <w:t xml:space="preserve"> 30(</w:t>
      </w:r>
      <w:r w:rsidRPr="00FA6C14">
        <w:rPr>
          <w:rFonts w:ascii="Times New Roman" w:hAnsi="Times New Roman" w:cs="Times New Roman"/>
          <w:noProof/>
          <w:sz w:val="24"/>
          <w:szCs w:val="24"/>
        </w:rPr>
        <w:t>9): 643-646.</w:t>
      </w:r>
      <w:bookmarkEnd w:id="7"/>
    </w:p>
    <w:p w:rsidR="00D21B6C" w:rsidRPr="00FA6C14" w:rsidRDefault="00D21B6C" w:rsidP="00D21B6C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8" w:name="_ENREF_20"/>
      <w:r w:rsidRPr="00FA6C14">
        <w:rPr>
          <w:rFonts w:ascii="Times New Roman" w:hAnsi="Times New Roman" w:cs="Times New Roman"/>
          <w:noProof/>
          <w:sz w:val="24"/>
          <w:szCs w:val="24"/>
        </w:rPr>
        <w:t>Zouhal, H., S. Vincent, E. Moussa, C. Jacob, C. Groussard, A. Ben Abderrahaman and P. Prioux (2007). "Influence of training status on plasma volume variations and plasma lactate concentrations in response to supramaximal exercise." Biology of Sport</w:t>
      </w:r>
      <w:r w:rsidRPr="00C84103">
        <w:rPr>
          <w:rFonts w:ascii="Times New Roman" w:hAnsi="Times New Roman" w:cs="Times New Roman"/>
          <w:noProof/>
          <w:sz w:val="24"/>
          <w:szCs w:val="24"/>
        </w:rPr>
        <w:t xml:space="preserve"> 24(</w:t>
      </w:r>
      <w:r w:rsidRPr="00FA6C14">
        <w:rPr>
          <w:rFonts w:ascii="Times New Roman" w:hAnsi="Times New Roman" w:cs="Times New Roman"/>
          <w:noProof/>
          <w:sz w:val="24"/>
          <w:szCs w:val="24"/>
        </w:rPr>
        <w:t>4): 339-356.</w:t>
      </w:r>
      <w:bookmarkEnd w:id="8"/>
    </w:p>
    <w:p w:rsidR="00D21B6C" w:rsidRPr="00FF499C" w:rsidRDefault="00B00EB2" w:rsidP="00FF499C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A6C14">
        <w:rPr>
          <w:rFonts w:ascii="Times New Roman" w:hAnsi="Times New Roman" w:cs="Times New Roman"/>
          <w:sz w:val="24"/>
          <w:szCs w:val="24"/>
        </w:rPr>
        <w:fldChar w:fldCharType="end"/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Sterkowicz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Rukasz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, W. (1997.)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Analysis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Training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workload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plan for judo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competitors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Cracow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Academy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Physical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1B6C" w:rsidRPr="00FA6C14">
        <w:rPr>
          <w:rFonts w:ascii="Times New Roman" w:hAnsi="Times New Roman" w:cs="Times New Roman"/>
          <w:sz w:val="24"/>
          <w:szCs w:val="24"/>
        </w:rPr>
        <w:t>Education</w:t>
      </w:r>
      <w:proofErr w:type="spellEnd"/>
      <w:r w:rsidR="00D21B6C" w:rsidRPr="00FA6C14">
        <w:rPr>
          <w:rFonts w:ascii="Times New Roman" w:hAnsi="Times New Roman" w:cs="Times New Roman"/>
          <w:sz w:val="24"/>
          <w:szCs w:val="24"/>
        </w:rPr>
        <w:t>.</w:t>
      </w:r>
    </w:p>
    <w:p w:rsidR="00D21B6C" w:rsidRPr="00FA6C14" w:rsidRDefault="00D21B6C" w:rsidP="00D21B6C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Franchini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E,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Nakamura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FY,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Takito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MY, Kiss MAPDM,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Sterkowicz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S.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Specific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fitness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test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developed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in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Brazilian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judoists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FA6C14">
        <w:rPr>
          <w:rFonts w:ascii="Times New Roman" w:hAnsi="Times New Roman" w:cs="Times New Roman"/>
          <w:color w:val="000000"/>
          <w:sz w:val="24"/>
          <w:szCs w:val="24"/>
        </w:rPr>
        <w:t>Biol</w:t>
      </w:r>
      <w:proofErr w:type="spellEnd"/>
      <w:r w:rsidRPr="00FA6C14">
        <w:rPr>
          <w:rFonts w:ascii="Times New Roman" w:hAnsi="Times New Roman" w:cs="Times New Roman"/>
          <w:color w:val="000000"/>
          <w:sz w:val="24"/>
          <w:szCs w:val="24"/>
        </w:rPr>
        <w:t xml:space="preserve"> Sport 1998;5(3):165-70.</w:t>
      </w:r>
    </w:p>
    <w:p w:rsidR="00420E08" w:rsidRPr="00FA6C14" w:rsidRDefault="00420E08" w:rsidP="00D21B6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420E08" w:rsidRPr="00FA6C14" w:rsidSect="00D21B6C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1636E" w:rsidRDefault="00F1636E" w:rsidP="00B756EE">
      <w:pPr>
        <w:spacing w:after="0" w:line="240" w:lineRule="auto"/>
      </w:pPr>
      <w:r>
        <w:separator/>
      </w:r>
    </w:p>
  </w:endnote>
  <w:endnote w:type="continuationSeparator" w:id="0">
    <w:p w:rsidR="00F1636E" w:rsidRDefault="00F1636E" w:rsidP="00B756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EE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EE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1636E" w:rsidRDefault="00F1636E" w:rsidP="00B756EE">
      <w:pPr>
        <w:spacing w:after="0" w:line="240" w:lineRule="auto"/>
      </w:pPr>
      <w:r>
        <w:separator/>
      </w:r>
    </w:p>
  </w:footnote>
  <w:footnote w:type="continuationSeparator" w:id="0">
    <w:p w:rsidR="00F1636E" w:rsidRDefault="00F1636E" w:rsidP="00B756E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8052F04"/>
    <w:multiLevelType w:val="hybridMultilevel"/>
    <w:tmpl w:val="C80E3E12"/>
    <w:lvl w:ilvl="0" w:tplc="9724AF6C">
      <w:start w:val="1"/>
      <w:numFmt w:val="decimal"/>
      <w:lvlText w:val="%1."/>
      <w:lvlJc w:val="left"/>
      <w:pPr>
        <w:ind w:left="644" w:hanging="360"/>
      </w:pPr>
      <w:rPr>
        <w:sz w:val="24"/>
        <w:szCs w:val="24"/>
      </w:rPr>
    </w:lvl>
    <w:lvl w:ilvl="1" w:tplc="041A0019" w:tentative="1">
      <w:start w:val="1"/>
      <w:numFmt w:val="lowerLetter"/>
      <w:lvlText w:val="%2."/>
      <w:lvlJc w:val="left"/>
      <w:pPr>
        <w:ind w:left="1364" w:hanging="360"/>
      </w:pPr>
    </w:lvl>
    <w:lvl w:ilvl="2" w:tplc="041A001B" w:tentative="1">
      <w:start w:val="1"/>
      <w:numFmt w:val="lowerRoman"/>
      <w:lvlText w:val="%3."/>
      <w:lvlJc w:val="right"/>
      <w:pPr>
        <w:ind w:left="2084" w:hanging="180"/>
      </w:pPr>
    </w:lvl>
    <w:lvl w:ilvl="3" w:tplc="041A000F" w:tentative="1">
      <w:start w:val="1"/>
      <w:numFmt w:val="decimal"/>
      <w:lvlText w:val="%4."/>
      <w:lvlJc w:val="left"/>
      <w:pPr>
        <w:ind w:left="2804" w:hanging="360"/>
      </w:pPr>
    </w:lvl>
    <w:lvl w:ilvl="4" w:tplc="041A0019" w:tentative="1">
      <w:start w:val="1"/>
      <w:numFmt w:val="lowerLetter"/>
      <w:lvlText w:val="%5."/>
      <w:lvlJc w:val="left"/>
      <w:pPr>
        <w:ind w:left="3524" w:hanging="360"/>
      </w:pPr>
    </w:lvl>
    <w:lvl w:ilvl="5" w:tplc="041A001B" w:tentative="1">
      <w:start w:val="1"/>
      <w:numFmt w:val="lowerRoman"/>
      <w:lvlText w:val="%6."/>
      <w:lvlJc w:val="right"/>
      <w:pPr>
        <w:ind w:left="4244" w:hanging="180"/>
      </w:pPr>
    </w:lvl>
    <w:lvl w:ilvl="6" w:tplc="041A000F" w:tentative="1">
      <w:start w:val="1"/>
      <w:numFmt w:val="decimal"/>
      <w:lvlText w:val="%7."/>
      <w:lvlJc w:val="left"/>
      <w:pPr>
        <w:ind w:left="4964" w:hanging="360"/>
      </w:pPr>
    </w:lvl>
    <w:lvl w:ilvl="7" w:tplc="041A0019" w:tentative="1">
      <w:start w:val="1"/>
      <w:numFmt w:val="lowerLetter"/>
      <w:lvlText w:val="%8."/>
      <w:lvlJc w:val="left"/>
      <w:pPr>
        <w:ind w:left="5684" w:hanging="360"/>
      </w:pPr>
    </w:lvl>
    <w:lvl w:ilvl="8" w:tplc="041A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D21B6C"/>
    <w:rsid w:val="001238B8"/>
    <w:rsid w:val="00205EB3"/>
    <w:rsid w:val="00372DBA"/>
    <w:rsid w:val="003C1026"/>
    <w:rsid w:val="00420E08"/>
    <w:rsid w:val="004F6344"/>
    <w:rsid w:val="004F6771"/>
    <w:rsid w:val="00587AE9"/>
    <w:rsid w:val="00673852"/>
    <w:rsid w:val="00761CC7"/>
    <w:rsid w:val="00875876"/>
    <w:rsid w:val="009943D6"/>
    <w:rsid w:val="009C4472"/>
    <w:rsid w:val="00A4529A"/>
    <w:rsid w:val="00B00EB2"/>
    <w:rsid w:val="00B756EE"/>
    <w:rsid w:val="00BA3731"/>
    <w:rsid w:val="00BB20A6"/>
    <w:rsid w:val="00BC7F2A"/>
    <w:rsid w:val="00C84103"/>
    <w:rsid w:val="00CD312B"/>
    <w:rsid w:val="00D21B6C"/>
    <w:rsid w:val="00F1636E"/>
    <w:rsid w:val="00F97B96"/>
    <w:rsid w:val="00FA6C14"/>
    <w:rsid w:val="00FF499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1B6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D21B6C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D21B6C"/>
  </w:style>
  <w:style w:type="character" w:styleId="Strong">
    <w:name w:val="Strong"/>
    <w:basedOn w:val="DefaultParagraphFont"/>
    <w:uiPriority w:val="22"/>
    <w:qFormat/>
    <w:rsid w:val="00D21B6C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1B6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1B6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B756E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B756EE"/>
  </w:style>
  <w:style w:type="paragraph" w:styleId="Footer">
    <w:name w:val="footer"/>
    <w:basedOn w:val="Normal"/>
    <w:link w:val="FooterChar"/>
    <w:uiPriority w:val="99"/>
    <w:unhideWhenUsed/>
    <w:rsid w:val="00B756E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56E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package" Target="../embeddings/Microsoft_Office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hr-HR"/>
  <c:style val="1"/>
  <c:chart>
    <c:title>
      <c:tx>
        <c:rich>
          <a:bodyPr/>
          <a:lstStyle/>
          <a:p>
            <a:pPr>
              <a:defRPr/>
            </a:pPr>
            <a:r>
              <a:rPr lang="en-US"/>
              <a:t>Di</a:t>
            </a:r>
            <a:r>
              <a:rPr lang="hr-HR"/>
              <a:t>namika laktata i glukoze</a:t>
            </a:r>
            <a:endParaRPr lang="en-US"/>
          </a:p>
        </c:rich>
      </c:tx>
      <c:layout>
        <c:manualLayout>
          <c:xMode val="edge"/>
          <c:yMode val="edge"/>
          <c:x val="0.23463361139263533"/>
          <c:y val="3.3281325802232281E-2"/>
        </c:manualLayout>
      </c:layout>
    </c:title>
    <c:plotArea>
      <c:layout>
        <c:manualLayout>
          <c:layoutTarget val="inner"/>
          <c:xMode val="edge"/>
          <c:yMode val="edge"/>
          <c:x val="0.2017693926873011"/>
          <c:y val="0.17920978470978591"/>
          <c:w val="0.76918770302227069"/>
          <c:h val="0.61054297369301391"/>
        </c:manualLayout>
      </c:layout>
      <c:lineChart>
        <c:grouping val="standard"/>
        <c:ser>
          <c:idx val="0"/>
          <c:order val="0"/>
          <c:tx>
            <c:strRef>
              <c:f>List1!$L$21</c:f>
              <c:strCache>
                <c:ptCount val="1"/>
                <c:pt idx="0">
                  <c:v>Laktati</c:v>
                </c:pt>
              </c:strCache>
            </c:strRef>
          </c:tx>
          <c:cat>
            <c:strRef>
              <c:f>List1!$M$20:$O$20</c:f>
              <c:strCache>
                <c:ptCount val="3"/>
                <c:pt idx="0">
                  <c:v>T1</c:v>
                </c:pt>
                <c:pt idx="1">
                  <c:v>T2</c:v>
                </c:pt>
                <c:pt idx="2">
                  <c:v>T3</c:v>
                </c:pt>
              </c:strCache>
            </c:strRef>
          </c:cat>
          <c:val>
            <c:numRef>
              <c:f>List1!$M$21:$O$21</c:f>
              <c:numCache>
                <c:formatCode>0.0</c:formatCode>
                <c:ptCount val="3"/>
                <c:pt idx="0">
                  <c:v>2.0625</c:v>
                </c:pt>
                <c:pt idx="1">
                  <c:v>10.7875</c:v>
                </c:pt>
                <c:pt idx="2">
                  <c:v>11.75</c:v>
                </c:pt>
              </c:numCache>
            </c:numRef>
          </c:val>
        </c:ser>
        <c:ser>
          <c:idx val="1"/>
          <c:order val="1"/>
          <c:tx>
            <c:strRef>
              <c:f>List1!$L$22</c:f>
              <c:strCache>
                <c:ptCount val="1"/>
                <c:pt idx="0">
                  <c:v>Glukoza</c:v>
                </c:pt>
              </c:strCache>
            </c:strRef>
          </c:tx>
          <c:cat>
            <c:strRef>
              <c:f>List1!$M$20:$O$20</c:f>
              <c:strCache>
                <c:ptCount val="3"/>
                <c:pt idx="0">
                  <c:v>T1</c:v>
                </c:pt>
                <c:pt idx="1">
                  <c:v>T2</c:v>
                </c:pt>
                <c:pt idx="2">
                  <c:v>T3</c:v>
                </c:pt>
              </c:strCache>
            </c:strRef>
          </c:cat>
          <c:val>
            <c:numRef>
              <c:f>List1!$M$22:$O$22</c:f>
              <c:numCache>
                <c:formatCode>0.0</c:formatCode>
                <c:ptCount val="3"/>
                <c:pt idx="0">
                  <c:v>4.7124999999999995</c:v>
                </c:pt>
                <c:pt idx="1">
                  <c:v>5.5124999999999975</c:v>
                </c:pt>
                <c:pt idx="2">
                  <c:v>6.5124999999999975</c:v>
                </c:pt>
              </c:numCache>
            </c:numRef>
          </c:val>
        </c:ser>
        <c:marker val="1"/>
        <c:axId val="50435584"/>
        <c:axId val="50437120"/>
      </c:lineChart>
      <c:catAx>
        <c:axId val="50435584"/>
        <c:scaling>
          <c:orientation val="minMax"/>
        </c:scaling>
        <c:axPos val="b"/>
        <c:majorTickMark val="none"/>
        <c:tickLblPos val="nextTo"/>
        <c:crossAx val="50437120"/>
        <c:crosses val="autoZero"/>
        <c:auto val="1"/>
        <c:lblAlgn val="ctr"/>
        <c:lblOffset val="100"/>
      </c:catAx>
      <c:valAx>
        <c:axId val="50437120"/>
        <c:scaling>
          <c:orientation val="minMax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hr-HR"/>
                  <a:t>mmol/L</a:t>
                </a:r>
              </a:p>
            </c:rich>
          </c:tx>
        </c:title>
        <c:numFmt formatCode="0.0" sourceLinked="1"/>
        <c:majorTickMark val="none"/>
        <c:tickLblPos val="nextTo"/>
        <c:crossAx val="50435584"/>
        <c:crosses val="autoZero"/>
        <c:crossBetween val="between"/>
      </c:valAx>
      <c:dTable>
        <c:showHorzBorder val="1"/>
        <c:showVertBorder val="1"/>
        <c:showOutline val="1"/>
        <c:showKeys val="1"/>
      </c:dTable>
    </c:plotArea>
    <c:plotVisOnly val="1"/>
    <c:dispBlanksAs val="gap"/>
  </c:chart>
  <c:externalData r:id="rId1"/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38416</cdr:x>
      <cdr:y>0.40406</cdr:y>
    </cdr:from>
    <cdr:to>
      <cdr:x>0.44752</cdr:x>
      <cdr:y>0.4727</cdr:y>
    </cdr:to>
    <cdr:sp macro="" textlink="">
      <cdr:nvSpPr>
        <cdr:cNvPr id="3" name="TekstniOkvir 2"/>
        <cdr:cNvSpPr txBox="1"/>
      </cdr:nvSpPr>
      <cdr:spPr>
        <a:xfrm xmlns:a="http://schemas.openxmlformats.org/drawingml/2006/main">
          <a:off x="1847851" y="1233489"/>
          <a:ext cx="304800" cy="20955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hr-HR" sz="1100"/>
            <a:t>*</a:t>
          </a:r>
        </a:p>
      </cdr:txBody>
    </cdr:sp>
  </cdr:relSizeAnchor>
  <cdr:relSizeAnchor xmlns:cdr="http://schemas.openxmlformats.org/drawingml/2006/chartDrawing">
    <cdr:from>
      <cdr:x>0.45149</cdr:x>
      <cdr:y>0.59438</cdr:y>
    </cdr:from>
    <cdr:to>
      <cdr:x>0.51683</cdr:x>
      <cdr:y>0.65367</cdr:y>
    </cdr:to>
    <cdr:sp macro="" textlink="">
      <cdr:nvSpPr>
        <cdr:cNvPr id="4" name="TekstniOkvir 3"/>
        <cdr:cNvSpPr txBox="1"/>
      </cdr:nvSpPr>
      <cdr:spPr>
        <a:xfrm xmlns:a="http://schemas.openxmlformats.org/drawingml/2006/main">
          <a:off x="2171701" y="1814514"/>
          <a:ext cx="314325" cy="1809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hr-HR" sz="1100"/>
            <a:t>*</a:t>
          </a:r>
        </a:p>
      </cdr:txBody>
    </cdr:sp>
  </cdr:relSizeAnchor>
  <cdr:relSizeAnchor xmlns:cdr="http://schemas.openxmlformats.org/drawingml/2006/chartDrawing">
    <cdr:from>
      <cdr:x>0.64752</cdr:x>
      <cdr:y>0.21685</cdr:y>
    </cdr:from>
    <cdr:to>
      <cdr:x>0.72277</cdr:x>
      <cdr:y>0.28549</cdr:y>
    </cdr:to>
    <cdr:sp macro="" textlink="">
      <cdr:nvSpPr>
        <cdr:cNvPr id="7" name="TekstniOkvir 6"/>
        <cdr:cNvSpPr txBox="1"/>
      </cdr:nvSpPr>
      <cdr:spPr>
        <a:xfrm xmlns:a="http://schemas.openxmlformats.org/drawingml/2006/main">
          <a:off x="3114676" y="661989"/>
          <a:ext cx="361950" cy="20955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hr-HR" sz="1100"/>
            <a:t>*</a:t>
          </a:r>
        </a:p>
      </cdr:txBody>
    </cdr:sp>
  </cdr:relSizeAnchor>
  <cdr:relSizeAnchor xmlns:cdr="http://schemas.openxmlformats.org/drawingml/2006/chartDrawing">
    <cdr:from>
      <cdr:x>0.69109</cdr:x>
      <cdr:y>0.57254</cdr:y>
    </cdr:from>
    <cdr:to>
      <cdr:x>0.77426</cdr:x>
      <cdr:y>0.64431</cdr:y>
    </cdr:to>
    <cdr:sp macro="" textlink="">
      <cdr:nvSpPr>
        <cdr:cNvPr id="8" name="TekstniOkvir 7"/>
        <cdr:cNvSpPr txBox="1"/>
      </cdr:nvSpPr>
      <cdr:spPr>
        <a:xfrm xmlns:a="http://schemas.openxmlformats.org/drawingml/2006/main">
          <a:off x="3324226" y="1747839"/>
          <a:ext cx="400050" cy="2190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hr-HR" sz="1100"/>
            <a:t>*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</TotalTime>
  <Pages>7</Pages>
  <Words>3715</Words>
  <Characters>21181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84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*</dc:creator>
  <cp:keywords/>
  <dc:description/>
  <cp:lastModifiedBy>*</cp:lastModifiedBy>
  <cp:revision>10</cp:revision>
  <cp:lastPrinted>2012-03-15T07:51:00Z</cp:lastPrinted>
  <dcterms:created xsi:type="dcterms:W3CDTF">2012-03-07T11:12:00Z</dcterms:created>
  <dcterms:modified xsi:type="dcterms:W3CDTF">2012-03-15T07:52:00Z</dcterms:modified>
</cp:coreProperties>
</file>